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89B590" w14:textId="3E6FDF8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Name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Journal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World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Journal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7107446E" w14:textId="44BAFC29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Manuscript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NO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3906</w:t>
      </w:r>
    </w:p>
    <w:p w14:paraId="3ED9181D" w14:textId="682F2C3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Manuscript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Type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</w:t>
      </w:r>
    </w:p>
    <w:p w14:paraId="297ED69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1FB58B1" w14:textId="4D65C05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6455" w:rsidRPr="0041064F">
        <w:rPr>
          <w:rFonts w:ascii="Book Antiqua" w:eastAsia="Book Antiqua" w:hAnsi="Book Antiqua" w:cs="Book Antiqua"/>
          <w:b/>
          <w:color w:val="000000"/>
        </w:rPr>
        <w:t>ultrasound-guided injectable therapy for pancreatic cancer</w:t>
      </w:r>
      <w:r w:rsidRPr="0041064F">
        <w:rPr>
          <w:rFonts w:ascii="Book Antiqua" w:eastAsia="Book Antiqua" w:hAnsi="Book Antiqua" w:cs="Book Antiqua"/>
          <w:b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6455" w:rsidRPr="0041064F">
        <w:rPr>
          <w:rFonts w:ascii="Book Antiqua" w:eastAsia="Book Antiqua" w:hAnsi="Book Antiqua" w:cs="Book Antiqua"/>
          <w:b/>
          <w:color w:val="000000"/>
        </w:rPr>
        <w:t>systematic review</w:t>
      </w:r>
    </w:p>
    <w:p w14:paraId="22863F1E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33019F3" w14:textId="4D847158" w:rsidR="00A77B3E" w:rsidRPr="0041064F" w:rsidRDefault="00DC4C71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 xml:space="preserve">Kaur </w:t>
      </w:r>
      <w:r w:rsidRPr="0041064F">
        <w:rPr>
          <w:rFonts w:ascii="Book Antiqua" w:hAnsi="Book Antiqua" w:cs="Book Antiqua"/>
          <w:color w:val="000000"/>
          <w:lang w:eastAsia="zh-CN"/>
        </w:rPr>
        <w:t xml:space="preserve">J </w:t>
      </w:r>
      <w:r w:rsidRPr="0041064F">
        <w:rPr>
          <w:rFonts w:ascii="Book Antiqua" w:hAnsi="Book Antiqua" w:cs="Book Antiqua"/>
          <w:i/>
          <w:color w:val="000000"/>
          <w:lang w:eastAsia="zh-CN"/>
        </w:rPr>
        <w:t>et al</w:t>
      </w:r>
      <w:r w:rsidRPr="0041064F">
        <w:rPr>
          <w:rFonts w:ascii="Book Antiqua" w:hAnsi="Book Antiqua" w:cs="Book Antiqua"/>
          <w:color w:val="000000"/>
          <w:lang w:eastAsia="zh-CN"/>
        </w:rPr>
        <w:t xml:space="preserve">. </w:t>
      </w:r>
      <w:r w:rsidR="000A302C" w:rsidRPr="0041064F">
        <w:rPr>
          <w:rFonts w:ascii="Book Antiqua" w:eastAsia="Book Antiqua" w:hAnsi="Book Antiqua" w:cs="Book Antiqua"/>
          <w:color w:val="000000"/>
        </w:rPr>
        <w:t>EUS-guided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46A2C" w:rsidRPr="0041064F">
        <w:rPr>
          <w:rFonts w:ascii="Book Antiqua" w:hAnsi="Book Antiqua" w:cs="Book Antiqua"/>
          <w:color w:val="000000"/>
          <w:lang w:eastAsia="zh-CN"/>
        </w:rPr>
        <w:t>i</w:t>
      </w:r>
      <w:r w:rsidR="000A302C" w:rsidRPr="0041064F">
        <w:rPr>
          <w:rFonts w:ascii="Book Antiqua" w:eastAsia="Book Antiqua" w:hAnsi="Book Antiqua" w:cs="Book Antiqua"/>
          <w:color w:val="000000"/>
        </w:rPr>
        <w:t>njectable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DAC</w:t>
      </w:r>
    </w:p>
    <w:p w14:paraId="376044A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336E8E1" w14:textId="09F2B8F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proofErr w:type="spellStart"/>
      <w:r w:rsidRPr="0041064F">
        <w:rPr>
          <w:rFonts w:ascii="Book Antiqua" w:eastAsia="Book Antiqua" w:hAnsi="Book Antiqua" w:cs="Book Antiqua"/>
          <w:color w:val="000000"/>
        </w:rPr>
        <w:t>Jyotroop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ur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eeravic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ruvongvanich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n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drasekhara</w:t>
      </w:r>
    </w:p>
    <w:p w14:paraId="6C90BF4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806E1D6" w14:textId="1967FFE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Jyotroop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Kaur</w:t>
      </w:r>
      <w:proofErr w:type="spellEnd"/>
      <w:r w:rsidRPr="0041064F">
        <w:rPr>
          <w:rFonts w:ascii="Book Antiqua" w:eastAsia="Book Antiqua" w:hAnsi="Book Antiqua" w:cs="Book Antiqua"/>
          <w:b/>
          <w:bCs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Veeravich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Jaruvongvanich</w:t>
      </w:r>
      <w:proofErr w:type="spellEnd"/>
      <w:r w:rsidRPr="0041064F">
        <w:rPr>
          <w:rFonts w:ascii="Book Antiqua" w:eastAsia="Book Antiqua" w:hAnsi="Book Antiqua" w:cs="Book Antiqua"/>
          <w:b/>
          <w:bCs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eastAsia="Book Antiqua" w:hAnsi="Book Antiqua" w:cs="Book Antiqua"/>
          <w:b/>
          <w:bCs/>
          <w:color w:val="000000"/>
        </w:rPr>
        <w:t>Vina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eastAsia="Book Antiqua" w:hAnsi="Book Antiqua" w:cs="Book Antiqua"/>
          <w:b/>
          <w:bCs/>
          <w:color w:val="000000"/>
        </w:rPr>
        <w:t>Chandrasekhara,</w:t>
      </w:r>
      <w:r w:rsidR="00DC4C71" w:rsidRPr="0041064F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DC4C71" w:rsidRPr="0041064F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of</w:t>
      </w:r>
      <w:r w:rsidR="00DC4C71" w:rsidRPr="0041064F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enter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patolog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chest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590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es</w:t>
      </w:r>
    </w:p>
    <w:p w14:paraId="0E8A2E72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624851B" w14:textId="23C686D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46A2C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Kaur J and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handrasekhara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V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onceiv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ritically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F46A2C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Kaur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J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handrasekhara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V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search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screen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eligibility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draft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Kau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J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Jaruvongvanic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V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ollected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alyzed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interpret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all authors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vis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,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</w:p>
    <w:p w14:paraId="221357C5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B1AD6D0" w14:textId="45B5A46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Vina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andrasekhara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ASGE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ttendi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DC4C71" w:rsidRPr="0041064F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enter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patolog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chest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590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drasekhara.vinay@mayo.edu</w:t>
      </w:r>
    </w:p>
    <w:p w14:paraId="2FAFD6E2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7D37678" w14:textId="130B2C0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e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</w:t>
      </w:r>
    </w:p>
    <w:p w14:paraId="56748F51" w14:textId="50F88159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January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18,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2022</w:t>
      </w:r>
    </w:p>
    <w:p w14:paraId="50AAF955" w14:textId="53B20AF6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DC4C71" w:rsidRPr="0041064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9D68EE">
        <w:rPr>
          <w:rFonts w:ascii="Book Antiqua" w:eastAsia="Book Antiqua" w:hAnsi="Book Antiqua" w:cs="Book Antiqua"/>
          <w:bCs/>
          <w:color w:val="000000"/>
        </w:rPr>
        <w:t>April 22, 2022</w:t>
      </w:r>
    </w:p>
    <w:p w14:paraId="4A2C02BA" w14:textId="3F8CCCD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C7D14" w:rsidRPr="007275CC">
        <w:rPr>
          <w:rFonts w:ascii="Book Antiqua" w:eastAsia="Book Antiqua" w:hAnsi="Book Antiqua" w:cs="Book Antiqua"/>
          <w:bCs/>
          <w:color w:val="000000"/>
        </w:rPr>
        <w:t>June</w:t>
      </w:r>
      <w:r w:rsidR="002C7D14" w:rsidRPr="007275CC">
        <w:rPr>
          <w:rFonts w:ascii="Book Antiqua" w:hAnsi="Book Antiqua" w:cs="Book Antiqua" w:hint="eastAsia"/>
          <w:bCs/>
          <w:color w:val="000000"/>
          <w:lang w:eastAsia="zh-CN"/>
        </w:rPr>
        <w:t xml:space="preserve"> 7, 2022</w:t>
      </w:r>
    </w:p>
    <w:p w14:paraId="1571730A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  <w:sectPr w:rsidR="00A77B3E" w:rsidRPr="0041064F" w:rsidSect="00EB0F51">
          <w:footerReference w:type="default" r:id="rId11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56F577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F139DDC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BACKGROUND</w:t>
      </w:r>
    </w:p>
    <w:p w14:paraId="5E9BF3A3" w14:textId="256CC88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i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pec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un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rder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a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.</w:t>
      </w:r>
    </w:p>
    <w:p w14:paraId="1FDE91A7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38867A8D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IM</w:t>
      </w:r>
    </w:p>
    <w:p w14:paraId="1A18469F" w14:textId="761D46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3059FB9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7164BD8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METHODS</w:t>
      </w:r>
    </w:p>
    <w:p w14:paraId="7D684B79" w14:textId="104C5E3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ig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u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ie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brary-as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c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op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v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i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lignanc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ie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uscrip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crip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ais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asu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.</w:t>
      </w:r>
    </w:p>
    <w:p w14:paraId="25244F07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CF892EF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RESULTS</w:t>
      </w:r>
    </w:p>
    <w:p w14:paraId="6729E165" w14:textId="395AF78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rt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50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s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0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jun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alit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ar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amet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4CB8C23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66FFD913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CONCLUSION</w:t>
      </w:r>
    </w:p>
    <w:p w14:paraId="00379BFA" w14:textId="7817937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er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706772C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BAB1589" w14:textId="0B2382A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</w:p>
    <w:p w14:paraId="7D65F784" w14:textId="77777777" w:rsidR="00A77B3E" w:rsidRDefault="00A77B3E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C1AE55A" w14:textId="77777777" w:rsidR="00061661" w:rsidRPr="00026CB8" w:rsidRDefault="00061661" w:rsidP="00061661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2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2B1372C0" w14:textId="77777777" w:rsidR="005768EE" w:rsidRPr="00061661" w:rsidRDefault="005768EE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D5CC02A" w14:textId="591EBCF9" w:rsidR="00903677" w:rsidRDefault="00061661" w:rsidP="00903677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CF6E0D">
        <w:rPr>
          <w:rFonts w:ascii="Book Antiqua" w:eastAsia="Book Antiqua" w:hAnsi="Book Antiqua" w:cs="Book Antiqua"/>
          <w:b/>
          <w:color w:val="000000"/>
          <w:lang w:val="it-IT"/>
        </w:rPr>
        <w:t xml:space="preserve">Citation: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Kau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Jaruvongvanic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V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Chandrasek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V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1E6455" w:rsidRPr="0041064F">
        <w:rPr>
          <w:rFonts w:ascii="Book Antiqua" w:eastAsia="Book Antiqua" w:hAnsi="Book Antiqua" w:cs="Book Antiqua"/>
          <w:color w:val="000000"/>
        </w:rPr>
        <w:t>Endoscopic ultrasound-guided injectable therapy for pancreatic cancer: A systematic review</w:t>
      </w:r>
      <w:r w:rsidR="001E6455" w:rsidRPr="0041064F">
        <w:rPr>
          <w:rFonts w:ascii="Book Antiqua" w:hAnsi="Book Antiqua" w:cs="Book Antiqua"/>
          <w:color w:val="000000"/>
          <w:lang w:eastAsia="zh-CN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22;</w:t>
      </w:r>
      <w:r w:rsidR="00903677">
        <w:rPr>
          <w:rFonts w:ascii="Book Antiqua" w:eastAsia="Book Antiqua" w:hAnsi="Book Antiqua" w:cs="Book Antiqua"/>
          <w:color w:val="000000" w:themeColor="text1"/>
        </w:rPr>
        <w:t xml:space="preserve"> 28(</w:t>
      </w:r>
      <w:r w:rsidR="00903677">
        <w:rPr>
          <w:rFonts w:ascii="Book Antiqua" w:hAnsi="Book Antiqua" w:cs="Book Antiqua" w:hint="eastAsia"/>
          <w:color w:val="000000" w:themeColor="text1"/>
          <w:lang w:eastAsia="zh-CN"/>
        </w:rPr>
        <w:t>21</w:t>
      </w:r>
      <w:r w:rsidR="00903677">
        <w:rPr>
          <w:rFonts w:ascii="Book Antiqua" w:eastAsia="Book Antiqua" w:hAnsi="Book Antiqua" w:cs="Book Antiqua"/>
          <w:color w:val="000000" w:themeColor="text1"/>
        </w:rPr>
        <w:t xml:space="preserve">): </w:t>
      </w:r>
      <w:r w:rsidR="000E650D">
        <w:rPr>
          <w:rFonts w:ascii="Book Antiqua" w:hAnsi="Book Antiqua" w:cs="Book Antiqua" w:hint="eastAsia"/>
          <w:color w:val="000000" w:themeColor="text1"/>
          <w:lang w:eastAsia="zh-CN"/>
        </w:rPr>
        <w:t>2383</w:t>
      </w:r>
      <w:r w:rsidR="00903677">
        <w:rPr>
          <w:rFonts w:ascii="Book Antiqua" w:eastAsia="Book Antiqua" w:hAnsi="Book Antiqua" w:cs="Book Antiqua"/>
          <w:color w:val="000000" w:themeColor="text1"/>
        </w:rPr>
        <w:t>-</w:t>
      </w:r>
      <w:r w:rsidR="000E650D">
        <w:rPr>
          <w:rFonts w:ascii="Book Antiqua" w:hAnsi="Book Antiqua" w:cs="Book Antiqua" w:hint="eastAsia"/>
          <w:color w:val="000000" w:themeColor="text1"/>
          <w:lang w:eastAsia="zh-CN"/>
        </w:rPr>
        <w:t>2395</w:t>
      </w:r>
    </w:p>
    <w:p w14:paraId="2A44D776" w14:textId="4BF21E7A" w:rsidR="00903677" w:rsidRDefault="00903677" w:rsidP="00903677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>
        <w:rPr>
          <w:rFonts w:ascii="Book Antiqua" w:eastAsia="Book Antiqua" w:hAnsi="Book Antiqua" w:cs="Book Antiqua"/>
          <w:b/>
          <w:color w:val="000000" w:themeColor="text1"/>
        </w:rPr>
        <w:t xml:space="preserve">URL: </w:t>
      </w:r>
      <w:r>
        <w:rPr>
          <w:rFonts w:ascii="Book Antiqua" w:eastAsia="Book Antiqua" w:hAnsi="Book Antiqua" w:cs="Book Antiqua"/>
          <w:color w:val="000000" w:themeColor="text1"/>
        </w:rPr>
        <w:t>https://www.wjgnet.com/1007-9327/full/v28/i</w:t>
      </w:r>
      <w:r>
        <w:rPr>
          <w:rFonts w:ascii="Book Antiqua" w:hAnsi="Book Antiqua" w:cs="Book Antiqua" w:hint="eastAsia"/>
          <w:color w:val="000000" w:themeColor="text1"/>
          <w:lang w:eastAsia="zh-CN"/>
        </w:rPr>
        <w:t>21</w:t>
      </w:r>
      <w:r>
        <w:rPr>
          <w:rFonts w:ascii="Book Antiqua" w:eastAsia="Book Antiqua" w:hAnsi="Book Antiqua" w:cs="Book Antiqua"/>
          <w:color w:val="000000" w:themeColor="text1"/>
        </w:rPr>
        <w:t>/</w:t>
      </w:r>
      <w:r w:rsidR="000E650D">
        <w:rPr>
          <w:rFonts w:ascii="Book Antiqua" w:hAnsi="Book Antiqua" w:cs="Book Antiqua" w:hint="eastAsia"/>
          <w:color w:val="000000" w:themeColor="text1"/>
          <w:lang w:eastAsia="zh-CN"/>
        </w:rPr>
        <w:t>2383</w:t>
      </w:r>
      <w:r>
        <w:rPr>
          <w:rFonts w:ascii="Book Antiqua" w:eastAsia="Book Antiqua" w:hAnsi="Book Antiqua" w:cs="Book Antiqua"/>
          <w:color w:val="000000" w:themeColor="text1"/>
        </w:rPr>
        <w:t>.htm</w:t>
      </w:r>
    </w:p>
    <w:p w14:paraId="4BD57F7C" w14:textId="4AECF18E" w:rsidR="00A77B3E" w:rsidRPr="0041064F" w:rsidRDefault="00903677" w:rsidP="00903677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 w:themeColor="text1"/>
        </w:rPr>
        <w:t xml:space="preserve">DOI: </w:t>
      </w:r>
      <w:r>
        <w:rPr>
          <w:rFonts w:ascii="Book Antiqua" w:eastAsia="Book Antiqua" w:hAnsi="Book Antiqua" w:cs="Book Antiqua"/>
          <w:color w:val="000000" w:themeColor="text1"/>
        </w:rPr>
        <w:t>https://dx.doi.org/10.3748/wjg.v28.i</w:t>
      </w:r>
      <w:r>
        <w:rPr>
          <w:rFonts w:ascii="Book Antiqua" w:hAnsi="Book Antiqua" w:cs="Book Antiqua" w:hint="eastAsia"/>
          <w:color w:val="000000" w:themeColor="text1"/>
          <w:lang w:eastAsia="zh-CN"/>
        </w:rPr>
        <w:t>21</w:t>
      </w:r>
      <w:r>
        <w:rPr>
          <w:rFonts w:ascii="Book Antiqua" w:eastAsia="Book Antiqua" w:hAnsi="Book Antiqua" w:cs="Book Antiqua"/>
          <w:color w:val="000000" w:themeColor="text1"/>
        </w:rPr>
        <w:t>.</w:t>
      </w:r>
      <w:r w:rsidR="000E650D">
        <w:rPr>
          <w:rFonts w:ascii="Book Antiqua" w:hAnsi="Book Antiqua" w:cs="Book Antiqua" w:hint="eastAsia"/>
          <w:color w:val="000000" w:themeColor="text1"/>
          <w:lang w:eastAsia="zh-CN"/>
        </w:rPr>
        <w:t>2383</w:t>
      </w:r>
    </w:p>
    <w:p w14:paraId="58888DB0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9B08A62" w14:textId="15DA357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th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lignanc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ist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r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-FNI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a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am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5D17D367" w14:textId="77777777" w:rsidR="005768EE" w:rsidRDefault="005768EE">
      <w:pPr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  <w:r>
        <w:rPr>
          <w:rFonts w:ascii="Book Antiqua" w:hAnsi="Book Antiqua" w:cs="Book Antiqua"/>
          <w:b/>
          <w:caps/>
          <w:color w:val="000000"/>
          <w:u w:val="single"/>
          <w:lang w:eastAsia="zh-CN"/>
        </w:rPr>
        <w:br w:type="page"/>
      </w:r>
    </w:p>
    <w:p w14:paraId="6C38E1AD" w14:textId="2425E6E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D36A15B" w14:textId="0CA772B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y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xim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-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ath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worldwide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ou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r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herapies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8553DB" w:rsidRPr="0041064F">
        <w:rPr>
          <w:rFonts w:ascii="Book Antiqua" w:eastAsia="Book Antiqua" w:hAnsi="Book Antiqua" w:cs="Book Antiqua"/>
          <w:color w:val="000000"/>
        </w:rPr>
        <w:t>%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2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g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tervention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3,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jor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LAP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no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od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m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O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mal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5,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s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il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ypothes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und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r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vasculature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ustif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na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color w:val="000000"/>
        </w:rPr>
        <w:t>computed tomography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 xml:space="preserve"> (C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mber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icu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8,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portun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c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vi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5B6CED" w:rsidRPr="0041064F">
        <w:rPr>
          <w:rFonts w:ascii="Book Antiqua" w:hAnsi="Book Antiqua" w:cs="Book Antiqua"/>
          <w:color w:val="000000"/>
          <w:lang w:eastAsia="zh-CN"/>
        </w:rPr>
        <w:t xml:space="preserve">(EUS-FNI)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13D9157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A198EA3" w14:textId="051A734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DC4C71"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DC4C71"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1181C83A" w14:textId="1F299F3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search</w:t>
      </w:r>
    </w:p>
    <w:p w14:paraId="3AEB17B6" w14:textId="37BC1A2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brar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c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mba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LIN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chra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nt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s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chra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Datab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op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w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e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u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pplement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3132BA" w:rsidRPr="0041064F">
        <w:rPr>
          <w:rFonts w:ascii="Book Antiqua" w:hAnsi="Book Antiqua" w:cs="Book Antiqua"/>
          <w:color w:val="000000"/>
          <w:lang w:eastAsia="zh-CN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lis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t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stra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pend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J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uscrip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agreem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w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ol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uss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ilarly.</w:t>
      </w:r>
    </w:p>
    <w:p w14:paraId="67F97542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68146481" w14:textId="5CD11A54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Inclusion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criteria</w:t>
      </w:r>
    </w:p>
    <w:p w14:paraId="7160888B" w14:textId="7067287C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tri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i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rre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til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-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.</w:t>
      </w:r>
    </w:p>
    <w:p w14:paraId="1F633AFA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3CDA53AD" w14:textId="2AC2825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Exclusion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criteria</w:t>
      </w:r>
    </w:p>
    <w:p w14:paraId="1EC8D8EF" w14:textId="3D8C81F0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Benchto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estig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intest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par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c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ll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mpt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.</w:t>
      </w:r>
    </w:p>
    <w:p w14:paraId="4D31885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04897E0" w14:textId="629C46D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b/>
          <w:bCs/>
          <w:i/>
          <w:iCs/>
          <w:color w:val="000000"/>
          <w:lang w:eastAsia="zh-CN"/>
        </w:rPr>
        <w:t>e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xtraction</w:t>
      </w:r>
    </w:p>
    <w:p w14:paraId="7BF7222C" w14:textId="2C11DA0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ra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’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acteristi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ipa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color w:val="000000"/>
        </w:rPr>
        <w:t>e.g.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a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eastAsia="Book Antiqua" w:hAnsi="Book Antiqua" w:cs="Book Antiqua"/>
          <w:color w:val="000000"/>
        </w:rPr>
        <w:t>and EUS</w:t>
      </w:r>
      <w:r w:rsidRPr="0041064F">
        <w:rPr>
          <w:rFonts w:ascii="Book Antiqua" w:eastAsia="Book Antiqua" w:hAnsi="Book Antiqua" w:cs="Book Antiqua"/>
          <w:color w:val="000000"/>
        </w:rPr>
        <w:t>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-interventio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asur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v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or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e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b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so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so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6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.0.13801.21002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t.</w:t>
      </w:r>
    </w:p>
    <w:p w14:paraId="52E6DBD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D8D621B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Outcomes</w:t>
      </w:r>
    </w:p>
    <w:p w14:paraId="33F9A82F" w14:textId="72769358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amet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ameter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EB0F51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fe-threate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</w:p>
    <w:p w14:paraId="0BB5EF0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D9F1B0F" w14:textId="77A135A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3BDDE78A" w14:textId="4476516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Heterogene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.</w:t>
      </w:r>
    </w:p>
    <w:p w14:paraId="4B0871D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E046E12" w14:textId="25DF12A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assessment</w:t>
      </w:r>
    </w:p>
    <w:p w14:paraId="2AFF7305" w14:textId="4208CE5B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pend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J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J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o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fore-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re-pos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group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l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l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o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i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ter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es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o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ap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eep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es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applic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e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ol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ussion.</w:t>
      </w:r>
    </w:p>
    <w:p w14:paraId="24EC4F6D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8AFBC73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28DD55EE" w14:textId="3BB632F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iel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t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str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iel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uscrip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ckw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tex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acteristi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ep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RC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0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</w:p>
    <w:p w14:paraId="4E36503F" w14:textId="3748A957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i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ai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ac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14769C" w:rsidRPr="0041064F">
        <w:rPr>
          <w:rFonts w:ascii="Book Antiqua" w:hAnsi="Book Antiqua" w:cs="Book Antiqua"/>
          <w:color w:val="000000"/>
          <w:lang w:eastAsia="zh-CN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upplement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3132BA" w:rsidRPr="0041064F">
        <w:rPr>
          <w:rFonts w:ascii="Book Antiqua" w:hAnsi="Book Antiqua" w:cs="Book Antiqua"/>
          <w:color w:val="000000"/>
          <w:lang w:eastAsia="zh-CN"/>
        </w:rPr>
        <w:t>T</w:t>
      </w:r>
      <w:r w:rsidR="003132BA" w:rsidRPr="0041064F">
        <w:rPr>
          <w:rFonts w:ascii="Book Antiqua" w:eastAsia="Book Antiqua" w:hAnsi="Book Antiqua" w:cs="Book Antiqua"/>
          <w:color w:val="000000"/>
        </w:rPr>
        <w:t xml:space="preserve">ables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.</w:t>
      </w:r>
    </w:p>
    <w:p w14:paraId="55F122FB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14B150FD" w14:textId="7402944E" w:rsidR="00A77B3E" w:rsidRPr="0041064F" w:rsidRDefault="00B432C1" w:rsidP="00B13170">
      <w:pPr>
        <w:spacing w:line="360" w:lineRule="auto"/>
        <w:jc w:val="both"/>
        <w:rPr>
          <w:rFonts w:ascii="Book Antiqua" w:hAnsi="Book Antiqua"/>
          <w:i/>
        </w:rPr>
      </w:pPr>
      <w:r w:rsidRPr="005768EE">
        <w:rPr>
          <w:rFonts w:ascii="Book Antiqua" w:eastAsia="Book Antiqua" w:hAnsi="Book Antiqua" w:cs="Book Antiqua"/>
          <w:b/>
          <w:bCs/>
          <w:i/>
          <w:color w:val="000000"/>
        </w:rPr>
        <w:t>E</w:t>
      </w:r>
      <w:r w:rsidR="009D68EE" w:rsidRPr="005768EE">
        <w:rPr>
          <w:rFonts w:ascii="Book Antiqua" w:eastAsia="Book Antiqua" w:hAnsi="Book Antiqua" w:cs="Book Antiqua"/>
          <w:b/>
          <w:bCs/>
          <w:i/>
          <w:color w:val="000000"/>
        </w:rPr>
        <w:t>US</w:t>
      </w:r>
      <w:r w:rsidRPr="005768EE">
        <w:rPr>
          <w:rFonts w:ascii="Book Antiqua" w:eastAsia="Book Antiqua" w:hAnsi="Book Antiqua" w:cs="Book Antiqua"/>
          <w:b/>
          <w:bCs/>
          <w:i/>
          <w:color w:val="000000"/>
        </w:rPr>
        <w:t>-gui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ded</w:t>
      </w:r>
      <w:r w:rsidR="00DC4C71" w:rsidRPr="0041064F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fine</w:t>
      </w:r>
      <w:r w:rsidR="00DC4C71" w:rsidRPr="0041064F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injection</w:t>
      </w:r>
    </w:p>
    <w:p w14:paraId="717CB40D" w14:textId="67BB56D7" w:rsidR="00A77B3E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vertAlign w:val="superscript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Lin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r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hoendosco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ilit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ul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hoendosc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pirat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organ</w:t>
      </w:r>
      <w:r w:rsidR="00EB0F51" w:rsidRPr="0041064F">
        <w:rPr>
          <w:rFonts w:ascii="Book Antiqua" w:hAnsi="Book Antiqua" w:cs="Book Antiqua"/>
          <w:color w:val="000000"/>
          <w:vertAlign w:val="superscript"/>
          <w:lang w:eastAsia="zh-CN"/>
        </w:rPr>
        <w:t>[</w:t>
      </w:r>
      <w:proofErr w:type="gramEnd"/>
      <w:r w:rsidR="00EB0F51" w:rsidRPr="0041064F">
        <w:rPr>
          <w:rFonts w:ascii="Book Antiqua" w:hAnsi="Book Antiqua" w:cs="Book Antiqua"/>
          <w:color w:val="000000"/>
          <w:vertAlign w:val="superscript"/>
          <w:lang w:eastAsia="zh-CN"/>
        </w:rPr>
        <w:t>1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a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5B6CED"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lic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i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ex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ck/neuro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-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blation</w:t>
      </w:r>
      <w:r w:rsidR="00EB0F5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0F51" w:rsidRPr="0041064F">
        <w:rPr>
          <w:rFonts w:ascii="Book Antiqua" w:eastAsia="Book Antiqua" w:hAnsi="Book Antiqua" w:cs="Book Antiqua"/>
          <w:color w:val="000000"/>
          <w:vertAlign w:val="superscript"/>
        </w:rPr>
        <w:t>12,13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</w:t>
      </w:r>
      <w:r w:rsidR="00EB0F51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er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AEs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)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="00B432C1" w:rsidRPr="0041064F">
        <w:rPr>
          <w:rFonts w:ascii="Book Antiqua" w:eastAsia="Book Antiqua" w:hAnsi="Book Antiqua" w:cs="Book Antiqua"/>
          <w:color w:val="000000"/>
        </w:rPr>
        <w:t>.</w:t>
      </w:r>
    </w:p>
    <w:p w14:paraId="60C9D6CA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8145520" w14:textId="0F48DD6C" w:rsidR="00A77B3E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Immunotherapy</w:t>
      </w:r>
    </w:p>
    <w:p w14:paraId="1F1296F3" w14:textId="4563B4D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r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u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="00FE4CAC" w:rsidRPr="0041064F">
        <w:rPr>
          <w:rFonts w:ascii="Book Antiqua" w:eastAsia="Book Antiqua" w:hAnsi="Book Antiqua" w:cs="Book Antiqua"/>
          <w:color w:val="000000"/>
        </w:rPr>
        <w:t>(CTL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gen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ntigens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="00B432C1" w:rsidRPr="0041064F">
        <w:rPr>
          <w:rFonts w:ascii="Book Antiqua" w:eastAsia="Book Antiqua" w:hAnsi="Book Antiqua" w:cs="Book Antiqua"/>
          <w:color w:val="000000"/>
        </w:rPr>
        <w:t>.</w:t>
      </w:r>
      <w:r w:rsidRPr="0041064F">
        <w:rPr>
          <w:rFonts w:ascii="Book Antiqua" w:eastAsia="Book Antiqua" w:hAnsi="Book Antiqua" w:cs="Book Antiqua"/>
          <w:color w:val="000000"/>
        </w:rPr>
        <w:t>Targe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ckpoi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lecu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rup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ppres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chanis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elo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surveill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op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ine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pito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imer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pt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plo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.</w:t>
      </w:r>
    </w:p>
    <w:p w14:paraId="2735B87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2840C089" w14:textId="69DF17E1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lastRenderedPageBreak/>
        <w:t>Allogeneic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culture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0</w:t>
      </w:r>
      <w:r w:rsidR="00EB0F51" w:rsidRPr="0041064F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emp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fi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ular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l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pa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incub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phe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onucl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LR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ypothe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k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pregul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chanis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ress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ll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cumen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.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lim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DL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c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-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.</w:t>
      </w:r>
      <w:r w:rsidR="00FE4CAC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-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m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ukocyt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etaminophe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intest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v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lirub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ol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a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exi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li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ura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cen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l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gge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.</w:t>
      </w:r>
    </w:p>
    <w:p w14:paraId="57270C07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378AFBD9" w14:textId="27BFB105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vaccine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DC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-presen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APC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loa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qui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-der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u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g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ga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CTLs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gen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mselv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the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pti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elo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c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gen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environ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TME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p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olog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s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prov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ol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pp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oss-pr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bodies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19,20]</w:t>
      </w:r>
      <w:r w:rsidRPr="0041064F">
        <w:rPr>
          <w:rStyle w:val="MsoCommentReference0"/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Style w:val="MsoCommentReference0"/>
          <w:rFonts w:ascii="Book Antiqua" w:eastAsia="Book Antiqua" w:hAnsi="Book Antiqua" w:cs="Book Antiqua"/>
          <w:color w:val="000000"/>
        </w:rPr>
        <w:t>C</w:t>
      </w:r>
      <w:r w:rsidRPr="0041064F">
        <w:rPr>
          <w:rFonts w:ascii="Book Antiqua" w:eastAsia="Book Antiqua" w:hAnsi="Book Antiqua" w:cs="Book Antiqua"/>
          <w:color w:val="000000"/>
        </w:rPr>
        <w:t>onsid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icul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a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f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nt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ex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DC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son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o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sis-in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.</w:t>
      </w:r>
    </w:p>
    <w:p w14:paraId="69EC8940" w14:textId="365CE1FF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il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successfu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istan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PDAC</w:t>
      </w:r>
      <w:r w:rsidR="00FE4CAC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E4CAC" w:rsidRPr="0041064F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unpulse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ll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y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ili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oss-presenta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.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p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ist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.</w:t>
      </w:r>
    </w:p>
    <w:p w14:paraId="325A38CA" w14:textId="317D0E56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proofErr w:type="spellStart"/>
      <w:r w:rsidRPr="0041064F">
        <w:rPr>
          <w:rFonts w:ascii="Book Antiqua" w:eastAsia="Book Antiqua" w:hAnsi="Book Antiqua" w:cs="Book Antiqua"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n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sis-in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t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low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icill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ophil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pa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-virul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eptococc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yogen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mmunopotentiatin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u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ctivation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3,2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kine-activ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l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CD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ocl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bo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D3-LAK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ergist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.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l</w:t>
      </w:r>
      <w:r w:rsidRPr="0041064F">
        <w:rPr>
          <w:rFonts w:ascii="Book Antiqua" w:eastAsia="Book Antiqua" w:hAnsi="Book Antiqua" w:cs="Book Antiqua"/>
          <w:color w:val="000000"/>
        </w:rPr>
        <w:t>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ing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i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long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5.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hib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u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fer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m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phe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BL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-antig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ity.</w:t>
      </w:r>
    </w:p>
    <w:p w14:paraId="4A415D5F" w14:textId="5904B518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LAPC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Twel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oledronate-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vi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op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αβ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or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-te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u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ula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on-free-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F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-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trophil/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l</w:t>
      </w:r>
      <w:r w:rsidRPr="0041064F">
        <w:rPr>
          <w:rFonts w:ascii="Book Antiqua" w:eastAsia="Book Antiqua" w:hAnsi="Book Antiqua" w:cs="Book Antiqua"/>
          <w:color w:val="000000"/>
        </w:rPr>
        <w:t>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NLR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L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.0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fo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gge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mark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L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c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grou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48A7E3FF" w14:textId="1EC6B475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An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ectom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-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operitone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a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ll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-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ep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v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t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ic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i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si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juv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histochem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am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s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ea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3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um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xp3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llu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705C1346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BE28959" w14:textId="1C91878E" w:rsidR="00A77B3E" w:rsidRPr="0041064F" w:rsidRDefault="00B432C1" w:rsidP="00B13170">
      <w:pPr>
        <w:spacing w:line="360" w:lineRule="auto"/>
        <w:jc w:val="both"/>
        <w:rPr>
          <w:rFonts w:ascii="Book Antiqua" w:hAnsi="Book Antiqua"/>
          <w:i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Chemotherapy</w:t>
      </w:r>
    </w:p>
    <w:p w14:paraId="6CBC01C2" w14:textId="196CAFD0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SO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i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.</w:t>
      </w:r>
    </w:p>
    <w:p w14:paraId="1925D2DC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039C5502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Gemcitabine</w:t>
      </w:r>
    </w:p>
    <w:p w14:paraId="1F75E600" w14:textId="66A1EA44" w:rsidR="00A77B3E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o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travenously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9A32F0" w:rsidRPr="0041064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i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fil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stitution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g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8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/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a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5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E047E9" w:rsidRPr="0041064F">
        <w:rPr>
          <w:rFonts w:ascii="Book Antiqua" w:hAnsi="Book Antiqua" w:cs="Book Antiqua"/>
          <w:color w:val="000000"/>
          <w:lang w:eastAsia="zh-CN"/>
        </w:rPr>
        <w:t>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d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a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xim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xim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form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me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il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color w:val="000000"/>
        </w:rPr>
        <w:t>e.g.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ssel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-4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ste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g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ilt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tum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ran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7-7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rrespo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ran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7-26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>C</w:t>
      </w:r>
      <w:r w:rsidRPr="0041064F">
        <w:rPr>
          <w:rFonts w:ascii="Book Antiqua" w:eastAsia="Book Antiqua" w:hAnsi="Book Antiqua" w:cs="Book Antiqua"/>
          <w:color w:val="000000"/>
        </w:rPr>
        <w:t>hemo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e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termin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8%,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4%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%</w:t>
      </w:r>
      <w:r w:rsidR="00E047E9" w:rsidRPr="0041064F">
        <w:rPr>
          <w:rFonts w:ascii="Book Antiqua" w:hAnsi="Book Antiqua" w:cs="Book Antiqua"/>
          <w:color w:val="000000"/>
          <w:lang w:eastAsia="zh-CN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[</w:t>
      </w:r>
      <w:r w:rsidRPr="0041064F">
        <w:rPr>
          <w:rFonts w:ascii="Book Antiqua" w:eastAsia="Book Antiqua" w:hAnsi="Book Antiqua" w:cs="Book Antiqua"/>
          <w:color w:val="000000"/>
        </w:rPr>
        <w:t>95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al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 xml:space="preserve"> (CI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eastAsia="Book Antiqua" w:hAnsi="Book Antiqua" w:cs="Book Antiqua"/>
          <w:color w:val="000000"/>
        </w:rPr>
        <w:t>2.7-68</w:t>
      </w:r>
      <w:r w:rsidR="008572F9" w:rsidRPr="0041064F">
        <w:rPr>
          <w:rFonts w:ascii="Book Antiqua" w:hAnsi="Book Antiqua" w:cs="Book Antiqua"/>
          <w:color w:val="000000"/>
          <w:lang w:eastAsia="zh-CN"/>
        </w:rPr>
        <w:t>.0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0.0%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ownstage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eat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&lt;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0</w:t>
      </w:r>
      <w:r w:rsidRPr="0041064F">
        <w:rPr>
          <w:rFonts w:ascii="Book Antiqua" w:eastAsia="Book Antiqua" w:hAnsi="Book Antiqua" w:cs="Book Antiqua"/>
          <w:color w:val="000000"/>
        </w:rPr>
        <w:t>.000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rrespo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lon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j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.</w:t>
      </w:r>
    </w:p>
    <w:p w14:paraId="5002D2DD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905514A" w14:textId="6A18B801" w:rsidR="00A77B3E" w:rsidRPr="0041064F" w:rsidRDefault="00CD66BE" w:rsidP="00B13170">
      <w:pPr>
        <w:spacing w:line="360" w:lineRule="auto"/>
        <w:jc w:val="both"/>
        <w:rPr>
          <w:rFonts w:ascii="Book Antiqua" w:hAnsi="Book Antiqua"/>
          <w:i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Oncolytic viral therapy</w:t>
      </w:r>
    </w:p>
    <w:p w14:paraId="2C0C3BB5" w14:textId="0583B40C" w:rsidR="00A77B3E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OV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ing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ine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ath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091C1E" w:rsidRPr="0041064F">
        <w:rPr>
          <w:rFonts w:ascii="Book Antiqua" w:eastAsia="Book Antiqua" w:hAnsi="Book Antiqua" w:cs="Book Antiqua"/>
          <w:color w:val="000000"/>
          <w:vertAlign w:val="superscript"/>
        </w:rPr>
        <w:t>28,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compe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pag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r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ect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e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rea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f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l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masses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41064F">
        <w:rPr>
          <w:rFonts w:ascii="Book Antiqua" w:eastAsia="Book Antiqua" w:hAnsi="Book Antiqua" w:cs="Book Antiqua"/>
          <w:color w:val="000000"/>
        </w:rPr>
        <w:t>.</w:t>
      </w:r>
    </w:p>
    <w:p w14:paraId="611DCB15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5E2EDC5" w14:textId="6C1B4D68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Onyx-015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imer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e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1B-55k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5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n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rea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scept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gent</w:t>
      </w:r>
      <w:r w:rsidR="001B2ED3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B2ED3" w:rsidRPr="0041064F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gh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/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/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/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T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axim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duoden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n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ter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draw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ode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f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hoendosc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to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NI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um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p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to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eastAsia="Book Antiqua" w:hAnsi="Book Antiqua" w:cs="Book Antiqua"/>
          <w:color w:val="000000"/>
        </w:rPr>
        <w:t>needles were not fully retracted into the lumen during repositioning and repass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m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stit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phylac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iprofloxaci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el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ympto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yl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p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j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&gt;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0%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graph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.</w:t>
      </w:r>
    </w:p>
    <w:p w14:paraId="0FC8D2F1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A873015" w14:textId="1430CD24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TNFerade</w:t>
      </w:r>
      <w:proofErr w:type="spellEnd"/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r w:rsidR="0074208C" w:rsidRPr="0041064F">
        <w:rPr>
          <w:rFonts w:ascii="Book Antiqua" w:hAnsi="Book Antiqua" w:cs="Book Antiqua"/>
          <w:color w:val="000000"/>
          <w:vertAlign w:val="superscript"/>
          <w:lang w:eastAsia="zh-CN"/>
        </w:rPr>
        <w:t>TM</w:t>
      </w:r>
      <w:proofErr w:type="spellEnd"/>
      <w:r w:rsidR="0074208C" w:rsidRPr="0041064F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“</w:t>
      </w:r>
      <w:r w:rsidRPr="0041064F">
        <w:rPr>
          <w:rFonts w:ascii="Book Antiqua" w:eastAsia="Book Antiqua" w:hAnsi="Book Antiqua" w:cs="Book Antiqua"/>
          <w:color w:val="000000"/>
        </w:rPr>
        <w:t>AdGVEGR.TNF.11D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”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>“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hAnsi="Book Antiqua" w:cs="Book Antiqua"/>
          <w:color w:val="000000"/>
          <w:lang w:eastAsia="zh-CN"/>
        </w:rPr>
        <w:t>”</w:t>
      </w:r>
      <w:r w:rsidRPr="0041064F">
        <w:rPr>
          <w:rFonts w:ascii="Book Antiqua" w:eastAsia="Book Antiqua" w:hAnsi="Book Antiqua" w:cs="Book Antiqua"/>
          <w:color w:val="000000"/>
        </w:rPr>
        <w:t>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de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c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tor-α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TNF-α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gr-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o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pstre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ibl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a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mp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NF</w:t>
      </w:r>
      <w:r w:rsidR="00E047E9" w:rsidRPr="0041064F">
        <w:rPr>
          <w:rFonts w:ascii="Book Antiqua" w:hAnsi="Book Antiqua" w:cs="Book Antiqua"/>
          <w:color w:val="000000"/>
          <w:lang w:eastAsia="zh-CN"/>
        </w:rPr>
        <w:t>-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α</w:t>
      </w:r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NF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α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sensitiz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cen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estig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j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ance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enty-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e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xim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lc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ar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olang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eedin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e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mb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DVT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lmon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bol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ti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olang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cl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f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ccur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%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6%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8%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4%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gi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m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lue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).</w:t>
      </w:r>
    </w:p>
    <w:p w14:paraId="6F4C57CA" w14:textId="5741BC45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cen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lone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abdom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TA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duoden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f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a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e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re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inu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u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fluorourac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ll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rlotinib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inten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ontinu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an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0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4208C"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74208C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9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%CI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66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1.2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>0</w:t>
      </w:r>
      <w:r w:rsidRPr="0041064F">
        <w:rPr>
          <w:rFonts w:ascii="Book Antiqua" w:eastAsia="Book Antiqua" w:hAnsi="Book Antiqua" w:cs="Book Antiqua"/>
          <w:color w:val="000000"/>
        </w:rPr>
        <w:t>.26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6.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4208C"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74208C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color w:val="000000"/>
        </w:rPr>
        <w:t>v</w:t>
      </w:r>
      <w:r w:rsidR="00DC4C71" w:rsidRPr="0041064F">
        <w:rPr>
          <w:rFonts w:ascii="Book Antiqua" w:hAnsi="Book Antiqua" w:cs="Book Antiqua"/>
          <w:i/>
          <w:color w:val="000000"/>
          <w:lang w:eastAsia="zh-CN"/>
        </w:rPr>
        <w:t>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96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%CI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69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1.32;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>0</w:t>
      </w:r>
      <w:r w:rsidRPr="0041064F">
        <w:rPr>
          <w:rFonts w:ascii="Book Antiqua" w:eastAsia="Book Antiqua" w:hAnsi="Book Antiqua" w:cs="Book Antiqua"/>
          <w:color w:val="000000"/>
        </w:rPr>
        <w:t>.5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i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va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abdom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HR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.0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%CI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.06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4.06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0</w:t>
      </w:r>
      <w:r w:rsidRPr="0041064F">
        <w:rPr>
          <w:rFonts w:ascii="Book Antiqua" w:eastAsia="Book Antiqua" w:hAnsi="Book Antiqua" w:cs="Book Antiqua"/>
          <w:color w:val="000000"/>
        </w:rPr>
        <w:t>.032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n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b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i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lim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gge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NF-α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gr-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o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lon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.</w:t>
      </w:r>
    </w:p>
    <w:p w14:paraId="3944A742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AC0F4CC" w14:textId="4EFE803E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lastRenderedPageBreak/>
        <w:t>HF-10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-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ontane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t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ple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-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du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r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vasiveness</w:t>
      </w:r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-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rlotinib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ice-week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l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ar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h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6</w:t>
      </w:r>
      <w:bookmarkStart w:id="0" w:name="_GoBack"/>
      <w:r w:rsidRPr="00987138">
        <w:rPr>
          <w:rFonts w:ascii="Book Antiqua" w:eastAsia="Book Antiqua" w:hAnsi="Book Antiqua" w:cs="Book Antiqua"/>
          <w:color w:val="000000"/>
        </w:rPr>
        <w:t>,</w:t>
      </w:r>
      <w:r w:rsidR="00DC4C71" w:rsidRPr="00987138">
        <w:rPr>
          <w:rFonts w:ascii="Book Antiqua" w:eastAsia="Book Antiqua" w:hAnsi="Book Antiqua" w:cs="Book Antiqua"/>
          <w:color w:val="000000"/>
        </w:rPr>
        <w:t xml:space="preserve"> </w:t>
      </w:r>
      <w:bookmarkEnd w:id="0"/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u/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elo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yelosup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erfo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oden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p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ysfunction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-10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j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.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hie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-te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il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cumen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m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im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ownstage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er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ligh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gh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tr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g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.</w:t>
      </w:r>
    </w:p>
    <w:p w14:paraId="48914338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79792D8" w14:textId="1A3A9C31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Ad5-DS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5-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cond-gener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compe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a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c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rug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fluorocytosin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lganciclovi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bolit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5-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omi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luorocytosin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alganciclovi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-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ven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h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="001B2ED3" w:rsidRPr="0041064F">
        <w:rPr>
          <w:rFonts w:ascii="Book Antiqua" w:hAnsi="Book Antiqua" w:cs="Book Antiqua"/>
          <w:color w:val="000000"/>
          <w:vertAlign w:val="superscript"/>
          <w:lang w:eastAsia="zh-CN"/>
        </w:rPr>
        <w:t>11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)/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L.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ccurr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gh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%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0%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.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D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phe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n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z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74208C" w:rsidRPr="0041064F">
        <w:rPr>
          <w:rFonts w:ascii="Book Antiqua" w:eastAsia="Book Antiqua" w:hAnsi="Book Antiqua" w:cs="Book Antiqua"/>
          <w:color w:val="000000"/>
        </w:rPr>
        <w:t>carbohydrate antigen 19-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l</w:t>
      </w:r>
      <w:r w:rsidRPr="0041064F">
        <w:rPr>
          <w:rFonts w:ascii="Book Antiqua" w:eastAsia="Book Antiqua" w:hAnsi="Book Antiqua" w:cs="Book Antiqua"/>
          <w:color w:val="000000"/>
        </w:rPr>
        <w:t>eve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e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vor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5-D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ionsh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statistically</w:t>
      </w:r>
      <w:r w:rsidR="00233128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233128" w:rsidRPr="0041064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233128" w:rsidRPr="0041064F">
        <w:rPr>
          <w:rFonts w:ascii="Book Antiqua" w:hAnsi="Book Antiqua" w:cs="Book Antiqua"/>
          <w:color w:val="000000"/>
          <w:vertAlign w:val="superscript"/>
          <w:lang w:eastAsia="zh-CN"/>
        </w:rPr>
        <w:t>7</w:t>
      </w:r>
      <w:r w:rsidR="00233128"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</w:p>
    <w:p w14:paraId="6CE95111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DD7E8E5" w14:textId="6E604634" w:rsidR="00A77B3E" w:rsidRPr="0041064F" w:rsidRDefault="00CD66BE" w:rsidP="00B13170">
      <w:pPr>
        <w:spacing w:line="360" w:lineRule="auto"/>
        <w:jc w:val="both"/>
        <w:rPr>
          <w:rFonts w:ascii="Book Antiqua" w:hAnsi="Book Antiqua"/>
          <w:i/>
        </w:rPr>
      </w:pPr>
      <w:r w:rsidRPr="0041064F">
        <w:rPr>
          <w:rFonts w:ascii="Book Antiqua" w:hAnsi="Book Antiqua" w:cs="Book Antiqua"/>
          <w:b/>
          <w:bCs/>
          <w:i/>
          <w:color w:val="000000"/>
          <w:lang w:eastAsia="zh-CN"/>
        </w:rPr>
        <w:t>O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ther gene transfer therapies</w:t>
      </w:r>
    </w:p>
    <w:p w14:paraId="1762D6F6" w14:textId="1B0A25CA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STNM01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bohyd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fotransfer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HST1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zy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it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bi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ondroit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phate-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eav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D4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racell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a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the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-stra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ligonucleot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re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38,3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50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M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jectat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en-labe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rial</w:t>
      </w:r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ch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inu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ccurr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z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</w:t>
      </w:r>
      <w:r w:rsidR="001B196A" w:rsidRPr="0041064F">
        <w:rPr>
          <w:rFonts w:ascii="Book Antiqua" w:eastAsia="Book Antiqua" w:hAnsi="Book Antiqua" w:cs="Book Antiqua"/>
          <w:color w:val="000000"/>
        </w:rPr>
        <w:t xml:space="preserve"> m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r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r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lu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a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l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eav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4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D44v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alth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st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r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d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ing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5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AF284A"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F284A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c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er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a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.</w:t>
      </w:r>
    </w:p>
    <w:p w14:paraId="24419F91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8B5E8A7" w14:textId="4E72270E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BC-819</w:t>
      </w:r>
      <w:r w:rsidR="00E34702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E34702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-stra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asm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r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phther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o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quenc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expr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destruction</w:t>
      </w:r>
      <w:r w:rsidR="00E34702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702" w:rsidRPr="0041064F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ol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ice-week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rm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ncip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estiga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pe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z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4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8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h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</w:t>
      </w:r>
      <w:r w:rsidR="00C907C4" w:rsidRPr="0041064F">
        <w:rPr>
          <w:rFonts w:ascii="Book Antiqua" w:hAnsi="Book Antiqua" w:cs="Book Antiqua"/>
          <w:color w:val="000000"/>
          <w:lang w:eastAsia="zh-CN"/>
        </w:rPr>
        <w:t>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ockw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ern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he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xim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-toler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ympto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v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p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T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ch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8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-mon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llow-u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ilit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imen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th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go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g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gi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c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.</w:t>
      </w:r>
    </w:p>
    <w:p w14:paraId="7AD6013A" w14:textId="2570020E" w:rsidR="0077306D" w:rsidRPr="0041064F" w:rsidRDefault="0077306D" w:rsidP="00B13170">
      <w:pPr>
        <w:spacing w:line="360" w:lineRule="auto"/>
        <w:jc w:val="both"/>
        <w:rPr>
          <w:rFonts w:ascii="Book Antiqua" w:hAnsi="Book Antiqua" w:cs="Arial"/>
          <w:bCs/>
          <w:lang w:eastAsia="zh-CN"/>
        </w:rPr>
      </w:pPr>
    </w:p>
    <w:p w14:paraId="05E087AA" w14:textId="76E64445" w:rsidR="00A77B3E" w:rsidRPr="0041064F" w:rsidRDefault="000A302C" w:rsidP="00B13170">
      <w:pPr>
        <w:spacing w:line="360" w:lineRule="auto"/>
        <w:jc w:val="both"/>
        <w:rPr>
          <w:rFonts w:ascii="Book Antiqua" w:eastAsia="Calibri" w:hAnsi="Book Antiqua" w:cs="Arial"/>
          <w:bCs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11C1425A" w14:textId="22CB801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th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lignanc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lleng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ypothes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moplasi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ea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er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uctu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voi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sc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uctur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did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.</w:t>
      </w:r>
    </w:p>
    <w:p w14:paraId="3E1B3603" w14:textId="387AB9DC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Successfu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euti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i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f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1277E"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1277E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1277E" w:rsidRPr="0041064F">
        <w:rPr>
          <w:rFonts w:ascii="Book Antiqua" w:eastAsia="Book Antiqua" w:hAnsi="Book Antiqua" w:cs="Book Antiqua"/>
          <w:color w:val="000000"/>
        </w:rPr>
        <w:t>the</w:t>
      </w:r>
      <w:r w:rsidR="00545F17" w:rsidRPr="0041064F">
        <w:rPr>
          <w:rFonts w:ascii="Book Antiqua" w:eastAsia="Book Antiqua" w:hAnsi="Book Antiqua" w:cs="Book Antiqua"/>
          <w:color w:val="000000"/>
        </w:rPr>
        <w:t>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CD1874"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nor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ss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Es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002C3A" w:rsidRPr="0041064F">
        <w:rPr>
          <w:rFonts w:ascii="Book Antiqua" w:eastAsia="Book Antiqua" w:hAnsi="Book Antiqua" w:cs="Book Antiqua"/>
          <w:color w:val="000000"/>
          <w:vertAlign w:val="superscript"/>
        </w:rPr>
        <w:t>3,44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ura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ing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cal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war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tag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lleng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-suppres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lec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on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rri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“cold”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et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-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chanis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naiss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ntio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sta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hway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rm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ergis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ckpoi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or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pu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mark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troph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NLR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ratio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A57064" w:rsidRPr="0041064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lec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k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l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domin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oreg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ic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.</w:t>
      </w:r>
    </w:p>
    <w:p w14:paraId="34F3D739" w14:textId="5A0C0F85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i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as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FNI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45,4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lan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oplas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sper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re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bl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sem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war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ra-cell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r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ru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</w:p>
    <w:p w14:paraId="09948026" w14:textId="573911D9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ardl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osi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i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m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wev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d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da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m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ss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i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per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moplas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stroma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41064F">
        <w:rPr>
          <w:rFonts w:ascii="Book Antiqua" w:eastAsia="Book Antiqua" w:hAnsi="Book Antiqua" w:cs="Book Antiqua"/>
          <w:color w:val="000000"/>
        </w:rPr>
        <w:t>.</w:t>
      </w:r>
    </w:p>
    <w:p w14:paraId="2104EE80" w14:textId="283CE4FA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er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E51C05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51C05" w:rsidRPr="0041064F">
        <w:rPr>
          <w:rFonts w:ascii="Book Antiqua" w:hAnsi="Book Antiqua" w:cs="Book Antiqua"/>
          <w:color w:val="000000"/>
          <w:vertAlign w:val="superscript"/>
          <w:lang w:eastAsia="zh-CN"/>
        </w:rPr>
        <w:t>48</w:t>
      </w:r>
      <w:r w:rsidR="00E51C05"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r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rm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pul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en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DC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war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ol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disciplin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553E5CE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47F9AF5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DFC633E" w14:textId="069D1D46" w:rsidR="007860E4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B0F51" w:rsidRPr="0041064F">
        <w:rPr>
          <w:rFonts w:ascii="Book Antiqua" w:hAnsi="Book Antiqua" w:cs="Book Antiqua"/>
          <w:color w:val="000000"/>
          <w:lang w:eastAsia="zh-CN"/>
        </w:rPr>
        <w:t>AE</w:t>
      </w:r>
      <w:r w:rsidRPr="0041064F">
        <w:rPr>
          <w:rFonts w:ascii="Book Antiqua" w:eastAsia="Book Antiqua" w:hAnsi="Book Antiqua" w:cs="Book Antiqua"/>
          <w:color w:val="000000"/>
        </w:rPr>
        <w:t>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.</w:t>
      </w:r>
    </w:p>
    <w:p w14:paraId="577F5CC3" w14:textId="77777777" w:rsidR="0077306D" w:rsidRPr="0041064F" w:rsidRDefault="0077306D" w:rsidP="00B1317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6F573E27" w14:textId="31E4D1A8" w:rsidR="00A77B3E" w:rsidRPr="0041064F" w:rsidRDefault="000A302C" w:rsidP="00B13170">
      <w:pPr>
        <w:spacing w:line="360" w:lineRule="auto"/>
        <w:jc w:val="both"/>
        <w:rPr>
          <w:rFonts w:ascii="Book Antiqua" w:eastAsia="Calibri" w:hAnsi="Book Antiqua" w:cs="Arial"/>
          <w:color w:val="000000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DC4C71"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00F83F47" w14:textId="25E32EAE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4EA049DA" w14:textId="3BB56F87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M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no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</w:t>
      </w:r>
      <w:r w:rsidR="00F46A2C" w:rsidRPr="0041064F">
        <w:rPr>
          <w:rFonts w:ascii="Book Antiqua" w:hAnsi="Book Antiqua" w:cs="Book Antiqua"/>
          <w:color w:val="000000"/>
          <w:lang w:eastAsia="zh-CN"/>
        </w:rPr>
        <w:t>US</w:t>
      </w:r>
      <w:r w:rsidRPr="0041064F">
        <w:rPr>
          <w:rFonts w:ascii="Book Antiqua" w:eastAsia="Book Antiqua" w:hAnsi="Book Antiqua" w:cs="Book Antiqua"/>
          <w:color w:val="000000"/>
        </w:rPr>
        <w:t>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-FNI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.</w:t>
      </w:r>
    </w:p>
    <w:p w14:paraId="763E1FD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85852C5" w14:textId="1958677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7F6C3D7C" w14:textId="6B4BE2F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e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t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ne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i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moplas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essit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st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eld.</w:t>
      </w:r>
    </w:p>
    <w:p w14:paraId="767FA9CA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AA1B261" w14:textId="3639FD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484500CA" w14:textId="1C36BBA8" w:rsidR="00A77B3E" w:rsidRPr="0041064F" w:rsidRDefault="00E51C05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hAnsi="Book Antiqua" w:cs="Book Antiqua"/>
          <w:color w:val="000000"/>
          <w:lang w:eastAsia="zh-CN"/>
        </w:rPr>
        <w:t>T</w:t>
      </w:r>
      <w:r w:rsidR="000A302C" w:rsidRPr="0041064F">
        <w:rPr>
          <w:rFonts w:ascii="Book Antiqua" w:eastAsia="Book Antiqua" w:hAnsi="Book Antiqua" w:cs="Book Antiqua"/>
          <w:color w:val="000000"/>
        </w:rPr>
        <w:t>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valu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tat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re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el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underst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rogr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ra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eaningfu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onclu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imit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a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iteratur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nab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evelop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c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irectiv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otent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dv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DAC.</w:t>
      </w:r>
    </w:p>
    <w:p w14:paraId="1A3C1F2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F83BF83" w14:textId="7AC76A8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4C56BBBD" w14:textId="19CDC796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n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brar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ctron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p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mb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pendentl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ll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ais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.</w:t>
      </w:r>
    </w:p>
    <w:p w14:paraId="366D0F83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0F8E3DE" w14:textId="4A09646E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374A75DE" w14:textId="066E918C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y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c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.</w:t>
      </w:r>
    </w:p>
    <w:p w14:paraId="3E98A4A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0F1A72A" w14:textId="3C1B95F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51A69979" w14:textId="070439B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lu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e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 xml:space="preserve"> (SO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tak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ploy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pu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.</w:t>
      </w:r>
    </w:p>
    <w:p w14:paraId="7F5A9F0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293E6AC" w14:textId="7EF08D5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0F053C90" w14:textId="7C5794D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SOC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int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E51C05" w:rsidRPr="0041064F">
        <w:rPr>
          <w:rFonts w:ascii="Book Antiqua" w:hAnsi="Book Antiqua" w:cs="Book Antiqua"/>
          <w:color w:val="000000"/>
          <w:lang w:eastAsia="zh-CN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51C05" w:rsidRPr="0041064F">
        <w:rPr>
          <w:rFonts w:ascii="Book Antiqua" w:hAnsi="Book Antiqua" w:cs="Book Antiqua"/>
          <w:color w:val="000000"/>
          <w:lang w:eastAsia="zh-CN"/>
        </w:rPr>
        <w:t>for exampl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ura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l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environ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6E388D" w:rsidRPr="0041064F">
        <w:rPr>
          <w:rFonts w:ascii="Book Antiqua" w:eastAsia="Book Antiqua" w:hAnsi="Book Antiqua" w:cs="Book Antiqua"/>
          <w:color w:val="000000"/>
        </w:rPr>
        <w:t>.</w:t>
      </w:r>
    </w:p>
    <w:p w14:paraId="56F11F40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B48CA44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REFERENCES</w:t>
      </w:r>
    </w:p>
    <w:p w14:paraId="328481BF" w14:textId="17C3F70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Khalaf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-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era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ra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i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rd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pidemi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acti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76-88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214759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cgh.2020.02.054]</w:t>
      </w:r>
    </w:p>
    <w:p w14:paraId="20725DB9" w14:textId="622CFBA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iege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RL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l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ch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e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-3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43394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3322/caac.21654]</w:t>
      </w:r>
    </w:p>
    <w:p w14:paraId="5E8233CF" w14:textId="1E31804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Ujiki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B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lamont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l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1-3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6749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53/j.seminoncol.2007.05.004]</w:t>
      </w:r>
    </w:p>
    <w:p w14:paraId="440A6F7B" w14:textId="046F835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ener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F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remge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enc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nches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n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0,3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85-199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a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ol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8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-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40173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s1072-7515(99)00075-7]</w:t>
      </w:r>
    </w:p>
    <w:p w14:paraId="5F638F02" w14:textId="3FDEF10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Barcellini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los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ugli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itol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obianch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lleng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Onco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Targets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705-127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33540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2147/OTT.S220971]</w:t>
      </w:r>
    </w:p>
    <w:p w14:paraId="09722AF4" w14:textId="624A9C2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eufferlein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amme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elper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carull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ei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a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alcon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il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utse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c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in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Treat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-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1633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ctrv.2019.05.007]</w:t>
      </w:r>
    </w:p>
    <w:p w14:paraId="7BE68357" w14:textId="605C783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Neesse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ich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r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ei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o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cobetz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olke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chholz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l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res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uveso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61-86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96602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36/gut.2010.226092]</w:t>
      </w:r>
    </w:p>
    <w:p w14:paraId="5549A35B" w14:textId="5C4630C9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ulvihil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rr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enoo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andlev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ei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ir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1B-5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D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-delet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ONYX-01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08-3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31380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sj.gt.3301398]</w:t>
      </w:r>
    </w:p>
    <w:p w14:paraId="050CB28E" w14:textId="3E41065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ch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rr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enz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emunaiti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osemurg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u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n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v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x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rick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ha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latn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vacev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ornt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rcutaneousl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fluorourac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2-33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2486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gie.2011.10.007]</w:t>
      </w:r>
    </w:p>
    <w:p w14:paraId="532A928E" w14:textId="7B611CB0" w:rsidR="00A77B3E" w:rsidRPr="0041064F" w:rsidRDefault="000A302C" w:rsidP="00B1317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1064F">
        <w:rPr>
          <w:rFonts w:ascii="Book Antiqua" w:eastAsia="Book Antiqua" w:hAnsi="Book Antiqua" w:cs="Book Antiqua"/>
          <w:color w:val="000000"/>
        </w:rPr>
        <w:t>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ationa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ar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41064F">
        <w:rPr>
          <w:rFonts w:ascii="Book Antiqua" w:eastAsia="Book Antiqua" w:hAnsi="Book Antiqua" w:cs="Book Antiqua"/>
          <w:bCs/>
          <w:color w:val="000000"/>
        </w:rPr>
        <w:t>,</w:t>
      </w:r>
      <w:r w:rsidR="0022678A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stitut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o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.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DOI:</w:t>
      </w:r>
      <w:r w:rsidR="0022678A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11/jcpe.12388]</w:t>
      </w:r>
    </w:p>
    <w:p w14:paraId="5CDAB05D" w14:textId="6A3D9000" w:rsidR="006E388D" w:rsidRPr="0041064F" w:rsidRDefault="00633E39" w:rsidP="00B13170">
      <w:pPr>
        <w:pStyle w:val="EndNoteBibliography"/>
        <w:spacing w:line="360" w:lineRule="auto"/>
        <w:rPr>
          <w:rFonts w:ascii="Book Antiqua" w:hAnsi="Book Antiqua"/>
          <w:lang w:eastAsia="zh-CN"/>
        </w:rPr>
      </w:pPr>
      <w:r w:rsidRPr="0041064F">
        <w:rPr>
          <w:rFonts w:ascii="Book Antiqua" w:hAnsi="Book Antiqua"/>
        </w:rPr>
        <w:t>11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  <w:b/>
        </w:rPr>
        <w:t>Yamao</w:t>
      </w:r>
      <w:r w:rsidR="00DC4C71" w:rsidRPr="0041064F">
        <w:rPr>
          <w:rFonts w:ascii="Book Antiqua" w:hAnsi="Book Antiqua"/>
          <w:b/>
        </w:rPr>
        <w:t xml:space="preserve"> </w:t>
      </w:r>
      <w:r w:rsidRPr="0041064F">
        <w:rPr>
          <w:rFonts w:ascii="Book Antiqua" w:hAnsi="Book Antiqua"/>
          <w:b/>
        </w:rPr>
        <w:t>K</w:t>
      </w:r>
      <w:r w:rsidRPr="0041064F">
        <w:rPr>
          <w:rFonts w:ascii="Book Antiqua" w:hAnsi="Book Antiqua"/>
        </w:rPr>
        <w:t>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Bhatia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V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Mizuno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N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Sawaki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A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Shimizu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Y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Irisawa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A.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Interventional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endoscopic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ultrasonography.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  <w:i/>
        </w:rPr>
        <w:t>J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  <w:i/>
        </w:rPr>
        <w:t>Gastroenterol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  <w:i/>
        </w:rPr>
        <w:t>Hepatol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</w:rPr>
        <w:t>2009;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  <w:b/>
        </w:rPr>
        <w:t>24</w:t>
      </w:r>
      <w:r w:rsidRPr="0041064F">
        <w:rPr>
          <w:rFonts w:ascii="Book Antiqua" w:hAnsi="Book Antiqua"/>
        </w:rPr>
        <w:t>: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509-519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[PMID: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19220671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DOI: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10.1111/j.1440-1746.2009.05783.x]</w:t>
      </w:r>
    </w:p>
    <w:p w14:paraId="2F2CCB72" w14:textId="657BC4D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oyer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T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ran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Wit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lation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01639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7/s11894-019-0686-5]</w:t>
      </w:r>
    </w:p>
    <w:p w14:paraId="648592D4" w14:textId="734A09E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Lev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opazi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ierse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lai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aj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lee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ar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laez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ters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i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ngl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ro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c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8-10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9708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11/j.1572-0241.2007.01607.x]</w:t>
      </w:r>
    </w:p>
    <w:p w14:paraId="735EB49E" w14:textId="64867B2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Klapman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B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5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9-17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5559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giec.2004.07.009]</w:t>
      </w:r>
    </w:p>
    <w:p w14:paraId="1343F6EE" w14:textId="22C7F20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Mellman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ouko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ranof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48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80-48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19310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nature10673]</w:t>
      </w:r>
    </w:p>
    <w:p w14:paraId="3164C0BC" w14:textId="2346339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ho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X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ossible?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44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7-6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064110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canlet.2018.10.045]</w:t>
      </w:r>
    </w:p>
    <w:p w14:paraId="0142AF96" w14:textId="2F13CB5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1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guy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omp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urosak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u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n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l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ytoimplant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8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25-133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7176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2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/(</w:t>
      </w:r>
      <w:proofErr w:type="gramEnd"/>
      <w:r w:rsidRPr="0041064F">
        <w:rPr>
          <w:rFonts w:ascii="Book Antiqua" w:eastAsia="Book Antiqua" w:hAnsi="Book Antiqua" w:cs="Book Antiqua"/>
          <w:color w:val="000000"/>
        </w:rPr>
        <w:t>sici)1097-0142(20000315)88:6&lt;1325::aid-cncr8&gt;3.0.co;2-t]</w:t>
      </w:r>
    </w:p>
    <w:p w14:paraId="79DC7443" w14:textId="4C876F8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</w:t>
      </w:r>
      <w:r w:rsidR="00360BBB"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abado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RL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l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hardwaj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4-9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802597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cr.2016.157]</w:t>
      </w:r>
    </w:p>
    <w:p w14:paraId="196530CB" w14:textId="11DAC364" w:rsidR="00A77B3E" w:rsidRPr="0041064F" w:rsidRDefault="00360BBB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Yu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JS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i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hee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Vacc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ysate-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lic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tigen-specifi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-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lign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li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04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64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4973-497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525647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158/0008-5472.CAN-03-3505]</w:t>
      </w:r>
    </w:p>
    <w:p w14:paraId="5A0D985D" w14:textId="3E5B8629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nr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oistea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retaudea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ieubea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efla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égoi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-presen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gocyt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-der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29-33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416588]</w:t>
      </w:r>
    </w:p>
    <w:p w14:paraId="569AFF9A" w14:textId="5B8FD3F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Irisaw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k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naz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g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kenoshit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i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rac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il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Panc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89-19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63232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97/01.mpa.0000250141.25639.e9]</w:t>
      </w:r>
    </w:p>
    <w:p w14:paraId="134C8C4B" w14:textId="4536E36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to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onoga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sug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hi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suba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shigam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ta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miy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i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amamo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nek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ed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oko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oper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Panc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69-e7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27686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97/MPA.0b013e318197a9e3]</w:t>
      </w:r>
    </w:p>
    <w:p w14:paraId="7AAEC873" w14:textId="2AA13C3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akaha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sunod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b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sab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cte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ie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ptid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112-411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874015]</w:t>
      </w:r>
    </w:p>
    <w:p w14:paraId="1E4CCE41" w14:textId="33CD40C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Endo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i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enj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hi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erashi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naza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mu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suchiy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risa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i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kic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k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lastRenderedPageBreak/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Hepatobiliary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Pancrea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65-47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98389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7/s00534-011-0457-7]</w:t>
      </w:r>
    </w:p>
    <w:p w14:paraId="03914B70" w14:textId="3C74B0D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hi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miga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ka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zoledronate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-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ven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op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838-284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94168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8632/oncotarget.22974]</w:t>
      </w:r>
    </w:p>
    <w:p w14:paraId="7807C786" w14:textId="25F3AD9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Burri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rd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ers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then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a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p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orteno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torniol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rassof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l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r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eph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f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em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403-24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19615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200/JCO.1997.15.6.2403]</w:t>
      </w:r>
    </w:p>
    <w:p w14:paraId="5D7E5697" w14:textId="49DA451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Lev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lbert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amlet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rn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lee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do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endri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ters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kahas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86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1-16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788954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gie.2016.11.014]</w:t>
      </w:r>
    </w:p>
    <w:p w14:paraId="52CCC2E2" w14:textId="2B87E7A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reyta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O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vsa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re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ick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abo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g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rt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r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ave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compe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-med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c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16-102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37507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mt.sj.6300120]</w:t>
      </w:r>
    </w:p>
    <w:p w14:paraId="145D44C0" w14:textId="0C0C6E90" w:rsidR="00A77B3E" w:rsidRPr="0041064F" w:rsidRDefault="00360BBB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Vacchelli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E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Eggermont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autès-Fridm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Galo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Zitvoge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Kroem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Galluzz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atch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Oncoimmunolog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1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2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246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38947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4161/onci.24612]</w:t>
      </w:r>
    </w:p>
    <w:p w14:paraId="59233BC3" w14:textId="03865D0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Zeyaullah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atr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hm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brahee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t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h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Pathol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71-78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71453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7/s12253-012-9548-2]</w:t>
      </w:r>
    </w:p>
    <w:p w14:paraId="37B882A7" w14:textId="6784A1F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ch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dfo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bbruzz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hot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oetikn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ir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ee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ven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55-56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576418]</w:t>
      </w:r>
    </w:p>
    <w:p w14:paraId="3C792034" w14:textId="3B403ED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allahan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DE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oke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ub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'Bri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mue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ijaykuma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uf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illi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eichselbau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tor-alph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omi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5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4-20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166477]</w:t>
      </w:r>
    </w:p>
    <w:p w14:paraId="0DD53513" w14:textId="306FD9B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rma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yl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onehow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awli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ieg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v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lapm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a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off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osemurg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lfg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her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-institu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luorourac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86-89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334153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200/JCO.2012.44.7516]</w:t>
      </w:r>
    </w:p>
    <w:p w14:paraId="4761C6A2" w14:textId="2BEF819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Koshizu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shi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kaku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oza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aikok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iwa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shiya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c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acter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5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ple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y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iro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6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718-672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05038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28/jvi.76.13.6718-6728.2002]</w:t>
      </w:r>
    </w:p>
    <w:p w14:paraId="0D0E1F8E" w14:textId="3CDCDE5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suy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hi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llalob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ao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chin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ya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nak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de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9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980147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86/s12885-018-4453-z]</w:t>
      </w:r>
    </w:p>
    <w:p w14:paraId="38918CE5" w14:textId="1480052D" w:rsidR="00894B1A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b/>
          <w:bCs/>
          <w:color w:val="000000"/>
        </w:rPr>
        <w:t>JC</w:t>
      </w:r>
      <w:r w:rsidR="00894B1A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S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D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Par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894B1A" w:rsidRPr="0041064F">
        <w:rPr>
          <w:rFonts w:ascii="Book Antiqua" w:eastAsia="Book Antiqua" w:hAnsi="Book Antiqua" w:cs="Book Antiqua"/>
          <w:color w:val="000000"/>
        </w:rPr>
        <w:t>You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H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Toler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EUS-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denovirus-med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double-suic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894B1A"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894B1A"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202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b/>
          <w:bCs/>
          <w:color w:val="000000"/>
        </w:rPr>
        <w:t>92</w:t>
      </w:r>
      <w:r w:rsidR="00894B1A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1044-1052.e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3208440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10.1016/j.gie.2020.02.012]</w:t>
      </w:r>
    </w:p>
    <w:p w14:paraId="0DB55109" w14:textId="410BB279" w:rsidR="00110C6F" w:rsidRPr="0041064F" w:rsidRDefault="00894B1A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Bouve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M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o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va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Abbruzz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Chia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cConk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hand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Chad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denovirus-med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ld-ty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5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ppress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du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popt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ppre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row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u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lastRenderedPageBreak/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eecomments</w:t>
      </w:r>
      <w:proofErr w:type="spellEnd"/>
      <w:r w:rsidR="000A302C" w:rsidRPr="0041064F">
        <w:rPr>
          <w:rFonts w:ascii="Book Antiqua" w:eastAsia="Book Antiqua" w:hAnsi="Book Antiqua" w:cs="Book Antiqua"/>
          <w:color w:val="000000"/>
        </w:rPr>
        <w:t>]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99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5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681-68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98695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007/BF02303477]</w:t>
      </w:r>
    </w:p>
    <w:p w14:paraId="4DA8D43F" w14:textId="5637174A" w:rsidR="00A77B3E" w:rsidRPr="0041064F" w:rsidRDefault="001F591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Suzuki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K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okoya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awauc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ond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a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oy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er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kazak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zuk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ameshi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uku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uga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Atrey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Neurat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F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atana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Yoneya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Asaku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iRN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arge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rbohyd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ulphotransfera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Crohn'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ucos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es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rohns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ol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1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11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21-22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748409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ecco-jcc</w:t>
      </w:r>
      <w:proofErr w:type="spellEnd"/>
      <w:r w:rsidR="000A302C" w:rsidRPr="0041064F">
        <w:rPr>
          <w:rFonts w:ascii="Book Antiqua" w:eastAsia="Book Antiqua" w:hAnsi="Book Antiqua" w:cs="Book Antiqua"/>
          <w:color w:val="000000"/>
        </w:rPr>
        <w:t>/jjw143]</w:t>
      </w:r>
    </w:p>
    <w:p w14:paraId="60E34AD4" w14:textId="55F5E72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1F591C"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Takakur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hibaza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Yoneya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uji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higuc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ji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s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m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kus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id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life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w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len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bohyd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fotransfer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tr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Xenogra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5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014298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664234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371/journal.pone.0142981]</w:t>
      </w:r>
    </w:p>
    <w:p w14:paraId="0ABA8DF8" w14:textId="4FC9B0AF" w:rsidR="00A77B3E" w:rsidRPr="0041064F" w:rsidRDefault="001F591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Nishimu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M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tsu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Fuji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tsud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r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Ochia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Ito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ah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ligonucleot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rowt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istolog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1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87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126-113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912259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016/j.gie.2017.10.030]</w:t>
      </w:r>
    </w:p>
    <w:p w14:paraId="31E52C99" w14:textId="45264B0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caiewicz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ori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elli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irm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zra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alul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u-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i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hneid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an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uscai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ch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zernia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ula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que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NA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01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817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05249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55/2010/178174]</w:t>
      </w:r>
    </w:p>
    <w:p w14:paraId="3FECCAB0" w14:textId="49F700B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ann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an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nikof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eichtman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b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ppelbau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pelm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zernia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ch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/2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rmacokine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limin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74-38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49872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cgt.2012.10]</w:t>
      </w:r>
    </w:p>
    <w:p w14:paraId="0542D812" w14:textId="5DBD6F8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ho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sti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30-5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55464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55/s-2007-966353]</w:t>
      </w:r>
    </w:p>
    <w:p w14:paraId="7067D086" w14:textId="03A37E3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acere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noz-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agastibelz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ossi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KM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e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rre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ttheolabaki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tell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gne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-loa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p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w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1008-E101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40439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55/a-0953-2070]</w:t>
      </w:r>
    </w:p>
    <w:p w14:paraId="75C45DD8" w14:textId="2F1FB2A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angro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zzolin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uiz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erraiz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Quirog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rer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i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rrach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uey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ubti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lagü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l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ádab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cas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eler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Qi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e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leukin-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ges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4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89-139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0846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200/JCO.2004.04.059]</w:t>
      </w:r>
    </w:p>
    <w:p w14:paraId="09510CED" w14:textId="1479EB1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Ady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ff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le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Oncolytic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iro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4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5-4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751266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2147/OV.S53858]</w:t>
      </w:r>
    </w:p>
    <w:p w14:paraId="0569917B" w14:textId="1ECD964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Oha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orib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kam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31-2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464915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3892/mco.2012.47]</w:t>
      </w:r>
    </w:p>
    <w:p w14:paraId="3DFEC3B2" w14:textId="60A9F488" w:rsidR="00A77B3E" w:rsidRPr="0041064F" w:rsidRDefault="0065565A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Hwa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JS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Jo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Neoplasm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2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53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535-54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3302758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5946/ce.2020.181]</w:t>
      </w:r>
    </w:p>
    <w:p w14:paraId="16582FCC" w14:textId="39018842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  <w:sectPr w:rsidR="00A77B3E" w:rsidRPr="0041064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02E6061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1E3436B7" w14:textId="070F038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27A4" w:rsidRPr="0041064F">
        <w:rPr>
          <w:rFonts w:ascii="Book Antiqua" w:hAnsi="Book Antiqua" w:cs="TimesNewRomanPS-BoldItalicMT"/>
          <w:bCs/>
          <w:iCs/>
          <w:color w:val="000000"/>
        </w:rPr>
        <w:t>There are no conflicts of interest to report.</w:t>
      </w:r>
    </w:p>
    <w:p w14:paraId="5423DD4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EECBB9D" w14:textId="6ADF74D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PRISM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009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1762" w:rsidRPr="0041064F">
        <w:rPr>
          <w:rFonts w:ascii="Book Antiqua" w:hAnsi="Book Antiqua"/>
        </w:rPr>
        <w:t>The authors have read the PRISMA 2009 Checklist, and the manuscript was prepared and revised according to the PRISMA 2009 Checklist.</w:t>
      </w:r>
    </w:p>
    <w:p w14:paraId="5AE6798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6D14E37" w14:textId="62F7DCD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en-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-ho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di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er-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r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ord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e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m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-N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.0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cen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m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ix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ap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i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p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r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commercial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ce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riv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rk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ig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r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per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commerc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e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36B27ED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8B8659A" w14:textId="2596571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rovenance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peer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review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rn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.</w:t>
      </w:r>
    </w:p>
    <w:p w14:paraId="551EB5F0" w14:textId="3214628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eer-review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model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ind</w:t>
      </w:r>
    </w:p>
    <w:p w14:paraId="16368EB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60E6DE8" w14:textId="43138FA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eer-review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started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e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</w:t>
      </w:r>
    </w:p>
    <w:p w14:paraId="329B2C2F" w14:textId="6504A6E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decision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anu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2</w:t>
      </w:r>
    </w:p>
    <w:p w14:paraId="05FAC4D2" w14:textId="6653CC84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Article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press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C7D14">
        <w:rPr>
          <w:rFonts w:ascii="Book Antiqua" w:eastAsia="Book Antiqua" w:hAnsi="Book Antiqua" w:cs="Book Antiqua"/>
          <w:bCs/>
          <w:color w:val="000000"/>
        </w:rPr>
        <w:t>April 22, 2022</w:t>
      </w:r>
    </w:p>
    <w:p w14:paraId="005D532E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74CC99B" w14:textId="1BDB57AE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Specialty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type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enter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21762" w:rsidRPr="0041064F">
        <w:rPr>
          <w:rFonts w:ascii="Book Antiqua" w:hAnsi="Book Antiqua" w:cs="Book Antiqua"/>
          <w:color w:val="000000"/>
          <w:lang w:eastAsia="zh-CN"/>
        </w:rPr>
        <w:t>h</w:t>
      </w:r>
      <w:r w:rsidRPr="0041064F">
        <w:rPr>
          <w:rFonts w:ascii="Book Antiqua" w:eastAsia="Book Antiqua" w:hAnsi="Book Antiqua" w:cs="Book Antiqua"/>
          <w:color w:val="000000"/>
        </w:rPr>
        <w:t>epatology</w:t>
      </w:r>
    </w:p>
    <w:p w14:paraId="77DEF422" w14:textId="2D4FDAD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Country/Territory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origin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es</w:t>
      </w:r>
    </w:p>
    <w:p w14:paraId="3F48A6BB" w14:textId="705A3DF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eer-review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report’s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scientific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1313304" w14:textId="3DBCF7A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xcellent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</w:p>
    <w:p w14:paraId="377F0D8D" w14:textId="59BC8BD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od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</w:t>
      </w:r>
    </w:p>
    <w:p w14:paraId="20379FAF" w14:textId="1968033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Good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</w:t>
      </w:r>
    </w:p>
    <w:p w14:paraId="10F5BEAA" w14:textId="4E087E5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Fair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</w:t>
      </w:r>
    </w:p>
    <w:p w14:paraId="3EA03B2D" w14:textId="076C294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oor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</w:t>
      </w:r>
    </w:p>
    <w:p w14:paraId="240B08C3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05077FB" w14:textId="7F4E5DC0" w:rsidR="001B196A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-Reviewer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Chen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YH,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China;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Wang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YF,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China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S-Editor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Chen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YL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L-Editor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A</w:t>
      </w:r>
      <w:r w:rsidR="00DC4C71" w:rsidRPr="0041064F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P-Editor:</w:t>
      </w:r>
      <w:r w:rsidR="001B196A" w:rsidRPr="0041064F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8E3E21" w:rsidRPr="0041064F">
        <w:rPr>
          <w:rFonts w:ascii="Book Antiqua" w:hAnsi="Book Antiqua" w:cs="Book Antiqua"/>
          <w:color w:val="000000"/>
          <w:lang w:eastAsia="zh-CN"/>
        </w:rPr>
        <w:t>Chen YL</w:t>
      </w:r>
    </w:p>
    <w:p w14:paraId="0F425732" w14:textId="5C208A63" w:rsidR="00B432C1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  <w:sectPr w:rsidR="00B432C1" w:rsidRPr="0041064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4EE9CBD" w14:textId="60FFD354" w:rsidR="00032703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lastRenderedPageBreak/>
        <w:t>T</w:t>
      </w:r>
      <w:r w:rsidR="00A21762" w:rsidRPr="0041064F">
        <w:rPr>
          <w:rFonts w:ascii="Book Antiqua" w:eastAsia="Book Antiqua" w:hAnsi="Book Antiqua" w:cs="Book Antiqua"/>
          <w:b/>
          <w:bCs/>
          <w:color w:val="000000"/>
        </w:rPr>
        <w:t>able 1</w:t>
      </w:r>
      <w:r w:rsidR="00A21762" w:rsidRPr="0041064F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aracteristic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1762" w:rsidRPr="0041064F">
        <w:rPr>
          <w:rFonts w:ascii="Book Antiqua" w:hAnsi="Book Antiqua" w:cs="Book Antiqua"/>
          <w:b/>
          <w:color w:val="000000"/>
          <w:lang w:eastAsia="zh-CN"/>
        </w:rPr>
        <w:t>e</w:t>
      </w:r>
      <w:r w:rsidR="00A21762" w:rsidRPr="0041064F">
        <w:rPr>
          <w:rFonts w:ascii="Book Antiqua" w:eastAsia="Book Antiqua" w:hAnsi="Book Antiqua" w:cs="Book Antiqua"/>
          <w:b/>
          <w:color w:val="000000"/>
        </w:rPr>
        <w:t>ndoscopic ultrasound-guided fine-needle injectio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1762" w:rsidRPr="0041064F">
        <w:rPr>
          <w:rFonts w:ascii="Book Antiqua" w:eastAsia="Book Antiqua" w:hAnsi="Book Antiqua" w:cs="Book Antiqua"/>
          <w:b/>
          <w:color w:val="000000"/>
        </w:rPr>
        <w:t>pancreatic ductal adenocarcinoma</w:t>
      </w:r>
    </w:p>
    <w:tbl>
      <w:tblPr>
        <w:tblStyle w:val="a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6"/>
        <w:gridCol w:w="1551"/>
        <w:gridCol w:w="1086"/>
        <w:gridCol w:w="1133"/>
        <w:gridCol w:w="1524"/>
        <w:gridCol w:w="1543"/>
        <w:gridCol w:w="1866"/>
        <w:gridCol w:w="1353"/>
        <w:gridCol w:w="1519"/>
        <w:gridCol w:w="1284"/>
      </w:tblGrid>
      <w:tr w:rsidR="0041064F" w:rsidRPr="0041064F" w14:paraId="05E06B1D" w14:textId="77777777" w:rsidTr="0041064F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7E87B2C" w14:textId="3A4E2A4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CA3308" w14:textId="63B9B5B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Disea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1490E6" w14:textId="667C52D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4079CF9" w14:textId="4A81FE0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No. 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o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f subjects,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 </w:t>
            </w:r>
            <w:r w:rsidRPr="0041064F">
              <w:rPr>
                <w:rFonts w:ascii="Book Antiqua" w:eastAsiaTheme="minorEastAsia" w:hAnsi="Book Antiqua" w:cs="Calibri"/>
                <w:b/>
                <w:spacing w:val="-8"/>
                <w:lang w:val="en-IN" w:eastAsia="zh-CN"/>
              </w:rPr>
              <w:t>N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o. 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o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f 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31DD8FF" w14:textId="77FA63A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Study 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1A6EA0" w14:textId="5BCDB7B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EUS-FNI injectable ag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12CE9C" w14:textId="7E0E9EC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Type of therap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8D1261" w14:textId="11EF3A2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A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072007" w14:textId="2197950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Tumor</w:t>
            </w:r>
            <w:proofErr w:type="spellEnd"/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 respon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649212" w14:textId="4F3E2994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Median survival</w:t>
            </w:r>
          </w:p>
        </w:tc>
      </w:tr>
      <w:tr w:rsidR="0041064F" w:rsidRPr="0041064F" w14:paraId="363EAD57" w14:textId="77777777" w:rsidTr="0041064F">
        <w:tc>
          <w:tcPr>
            <w:tcW w:w="0" w:type="auto"/>
            <w:tcBorders>
              <w:top w:val="single" w:sz="4" w:space="0" w:color="auto"/>
            </w:tcBorders>
          </w:tcPr>
          <w:p w14:paraId="3EFEF0C3" w14:textId="1ECDF76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Chang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17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5674B25" w14:textId="5E98B55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6BAB044" w14:textId="237251D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3091B22" w14:textId="73BA0FD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8, single arm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F62DFE9" w14:textId="43FDFB6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34D186" w14:textId="01A1771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llogeneic mixed lymphocyte cultur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56E064" w14:textId="2A63097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EB2694" w14:textId="347019F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33FC32" w14:textId="4B9FF87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artial remission 25%, minor response 12.5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5ECA61" w14:textId="530CFC5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3.2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48954415" w14:textId="77777777" w:rsidTr="0041064F">
        <w:tc>
          <w:tcPr>
            <w:tcW w:w="0" w:type="auto"/>
          </w:tcPr>
          <w:p w14:paraId="2A57D80E" w14:textId="3439497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Irisawa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1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7</w:t>
            </w:r>
          </w:p>
        </w:tc>
        <w:tc>
          <w:tcPr>
            <w:tcW w:w="0" w:type="auto"/>
          </w:tcPr>
          <w:p w14:paraId="0708525A" w14:textId="14C3DBA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 refractory to gemcitabine</w:t>
            </w:r>
          </w:p>
        </w:tc>
        <w:tc>
          <w:tcPr>
            <w:tcW w:w="0" w:type="auto"/>
          </w:tcPr>
          <w:p w14:paraId="654C0230" w14:textId="38CE80D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2FFCCDD2" w14:textId="6530A20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7, single arm</w:t>
            </w:r>
          </w:p>
        </w:tc>
        <w:tc>
          <w:tcPr>
            <w:tcW w:w="0" w:type="auto"/>
          </w:tcPr>
          <w:p w14:paraId="1070B7BA" w14:textId="15C4A0B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ilot clinical study</w:t>
            </w:r>
          </w:p>
        </w:tc>
        <w:tc>
          <w:tcPr>
            <w:tcW w:w="0" w:type="auto"/>
          </w:tcPr>
          <w:p w14:paraId="4F450428" w14:textId="335557F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Dcs</w:t>
            </w:r>
            <w:proofErr w:type="spellEnd"/>
          </w:p>
        </w:tc>
        <w:tc>
          <w:tcPr>
            <w:tcW w:w="0" w:type="auto"/>
          </w:tcPr>
          <w:p w14:paraId="25BD451B" w14:textId="6C1CFC1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6910D6BA" w14:textId="2EFF07B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0</w:t>
            </w:r>
          </w:p>
        </w:tc>
        <w:tc>
          <w:tcPr>
            <w:tcW w:w="0" w:type="auto"/>
          </w:tcPr>
          <w:p w14:paraId="460A8712" w14:textId="08D8EFB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Mixed response 28.6%, stable disease 28.6%</w:t>
            </w:r>
          </w:p>
        </w:tc>
        <w:tc>
          <w:tcPr>
            <w:tcW w:w="0" w:type="auto"/>
          </w:tcPr>
          <w:p w14:paraId="1CEC8DCA" w14:textId="05705A2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9.9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6512AF86" w14:textId="77777777" w:rsidTr="0041064F">
        <w:tc>
          <w:tcPr>
            <w:tcW w:w="0" w:type="auto"/>
          </w:tcPr>
          <w:p w14:paraId="6A841307" w14:textId="42405A5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Hirooka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2]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fldChar w:fldCharType="begin"/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instrText xml:space="preserve"> ADDIN EN.CITE &lt;EndNote&gt;&lt;Cite&gt;&lt;Author&gt;Hirooka&lt;/Author&gt;&lt;Year&gt;2009&lt;/Year&gt;&lt;RecNum&gt;14&lt;/RecNum&gt;&lt;DisplayText&gt;&lt;style face="superscript"&gt;[23]&lt;/style&gt;&lt;/DisplayText&gt;&lt;record&gt;&lt;rec-number&gt;14&lt;/rec-number&gt;&lt;foreign-keys&gt;&lt;key app="EN" db-id="epz0p5x5kttzw1e5d0d50dwftfwtarwza59v" timestamp="1624389132"&gt;14&lt;/key&gt;&lt;/foreign-keys&gt;&lt;ref-type name="Journal Article"&gt;17&lt;/ref-type&gt;&lt;contributors&gt;&lt;authors&gt;&lt;author&gt;Hirooka, Yoshiki&lt;/author&gt;&lt;author&gt;Itoh, Akihiro&lt;/author&gt;&lt;author&gt;Kawashima, Hiroki&lt;/author&gt;&lt;author&gt;Hara, Kazuo&lt;/author&gt;&lt;author&gt;Nonogaki, Koji&lt;/author&gt;&lt;author&gt;Kasugai, Toshifumi&lt;/author&gt;&lt;author&gt;Ohno, Eizaburo&lt;/author&gt;&lt;author&gt;Ishikawa, Takuya&lt;/author&gt;&lt;author&gt;Matsubara, Hiroshi&lt;/author&gt;&lt;author&gt;Ishigami, Masatoshi&lt;/author&gt;&lt;author&gt;Katano, Yoshiaki&lt;/author&gt;&lt;author&gt;Ohmiya, Naoki&lt;/author&gt;&lt;author&gt;Niwa, Yasumasa&lt;/author&gt;&lt;author&gt;Yamamoto, Koji&lt;/author&gt;&lt;author&gt;Kaneko, Toru&lt;/author&gt;&lt;author&gt;Nieda, Mie&lt;/author&gt;&lt;author&gt;Yokokawa, Kiyoshi&lt;/author&gt;&lt;author&gt;Goto, Hidemi&lt;/author&gt;&lt;/authors&gt;&lt;/contributors&gt;&lt;titles&gt;&lt;title&gt;A Combination Therapy of Gemcitabine With Immunotherapy for Patients With Inoperable Locally Advanced Pancreatic Cancer&lt;/title&gt;&lt;secondary-title&gt;Pancreas&lt;/secondary-title&gt;&lt;/titles&gt;&lt;periodical&gt;&lt;full-title&gt;Pancreas&lt;/full-title&gt;&lt;/periodical&gt;&lt;pages&gt;e69-e74&lt;/pages&gt;&lt;volume&gt;38&lt;/volume&gt;&lt;number&gt;3&lt;/number&gt;&lt;keywords&gt;&lt;keyword&gt;gemcitabine&lt;/keyword&gt;&lt;keyword&gt;immunotherapy&lt;/keyword&gt;&lt;keyword&gt;OK432-pulsed DCs&lt;/keyword&gt;&lt;keyword&gt;advanced pancreatic cancer&lt;/keyword&gt;&lt;keyword&gt;tumor antigen-specific CTLs&lt;/keyword&gt;&lt;keyword&gt;EUS-guided fine-needle injection&lt;/keyword&gt;&lt;/keywords&gt;&lt;dates&gt;&lt;year&gt;2009&lt;/year&gt;&lt;/dates&gt;&lt;isbn&gt;0885-3177&lt;/isbn&gt;&lt;accession-num&gt;00006676-200904000-00025&lt;/accession-num&gt;&lt;urls&gt;&lt;related-urls&gt;&lt;url&gt;https://journals.lww.com/pancreasjournal/Fulltext/2009/04000/A_Combination_Therapy_of_Gemcitabine_With.25.aspx&lt;/url&gt;&lt;/related-urls&gt;&lt;/urls&gt;&lt;electronic-resource-num&gt;10.1097/MPA.0b013e318197a9e3&lt;/electronic-resource-num&gt;&lt;/record&gt;&lt;/Cite&gt;&lt;/EndNote&gt;</w:instrTex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fldChar w:fldCharType="end"/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9</w:t>
            </w:r>
          </w:p>
        </w:tc>
        <w:tc>
          <w:tcPr>
            <w:tcW w:w="0" w:type="auto"/>
          </w:tcPr>
          <w:p w14:paraId="67DADE8A" w14:textId="39D7C92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52983CA8" w14:textId="264D94F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355BE1C8" w14:textId="0957DA5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5, single arm</w:t>
            </w:r>
          </w:p>
        </w:tc>
        <w:tc>
          <w:tcPr>
            <w:tcW w:w="0" w:type="auto"/>
          </w:tcPr>
          <w:p w14:paraId="20F18CF3" w14:textId="0A5FE79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6DB91134" w14:textId="1C44573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OK-432-pulsed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dcs</w:t>
            </w:r>
            <w:proofErr w:type="spellEnd"/>
          </w:p>
        </w:tc>
        <w:tc>
          <w:tcPr>
            <w:tcW w:w="0" w:type="auto"/>
          </w:tcPr>
          <w:p w14:paraId="6FD5EA4E" w14:textId="04D3684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7C8A9A42" w14:textId="3D54FAB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Grade 3 or 4 aes-0</w:t>
            </w:r>
          </w:p>
        </w:tc>
        <w:tc>
          <w:tcPr>
            <w:tcW w:w="0" w:type="auto"/>
          </w:tcPr>
          <w:p w14:paraId="6C4CD3C7" w14:textId="0023D0F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Effective response 60% (partial remission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>20%, stable disease 40%)</w:t>
            </w:r>
          </w:p>
        </w:tc>
        <w:tc>
          <w:tcPr>
            <w:tcW w:w="0" w:type="auto"/>
          </w:tcPr>
          <w:p w14:paraId="5A657898" w14:textId="791394C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 xml:space="preserve">15.9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6C7E28F0" w14:textId="77777777" w:rsidTr="0041064F">
        <w:tc>
          <w:tcPr>
            <w:tcW w:w="0" w:type="auto"/>
          </w:tcPr>
          <w:p w14:paraId="2FAA9DC6" w14:textId="7F4061D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 xml:space="preserve">Endo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4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2</w:t>
            </w:r>
          </w:p>
        </w:tc>
        <w:tc>
          <w:tcPr>
            <w:tcW w:w="0" w:type="auto"/>
          </w:tcPr>
          <w:p w14:paraId="3F737A8A" w14:textId="63F6C72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Resectabl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PDAC</w:t>
            </w:r>
          </w:p>
        </w:tc>
        <w:tc>
          <w:tcPr>
            <w:tcW w:w="0" w:type="auto"/>
          </w:tcPr>
          <w:p w14:paraId="4C30E729" w14:textId="0D421C3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0B20E05F" w14:textId="3C418B6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24, two arms</w:t>
            </w:r>
          </w:p>
        </w:tc>
        <w:tc>
          <w:tcPr>
            <w:tcW w:w="0" w:type="auto"/>
          </w:tcPr>
          <w:p w14:paraId="074C5323" w14:textId="398CC57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161E2927" w14:textId="687FDC5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Idcs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and OK-432</w:t>
            </w:r>
          </w:p>
        </w:tc>
        <w:tc>
          <w:tcPr>
            <w:tcW w:w="0" w:type="auto"/>
          </w:tcPr>
          <w:p w14:paraId="1E1D82EE" w14:textId="0C34D05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6D349C0E" w14:textId="6129988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Grade 3 aes-1</w:t>
            </w:r>
          </w:p>
        </w:tc>
        <w:tc>
          <w:tcPr>
            <w:tcW w:w="0" w:type="auto"/>
          </w:tcPr>
          <w:p w14:paraId="1653BCC0" w14:textId="13CD8E1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A</w:t>
            </w:r>
          </w:p>
        </w:tc>
        <w:tc>
          <w:tcPr>
            <w:tcW w:w="0" w:type="auto"/>
          </w:tcPr>
          <w:p w14:paraId="257CC860" w14:textId="4FD01B4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o difference</w:t>
            </w:r>
          </w:p>
        </w:tc>
      </w:tr>
      <w:tr w:rsidR="0041064F" w:rsidRPr="0041064F" w14:paraId="5C06CCB3" w14:textId="77777777" w:rsidTr="0041064F">
        <w:tc>
          <w:tcPr>
            <w:tcW w:w="0" w:type="auto"/>
          </w:tcPr>
          <w:p w14:paraId="423A98D2" w14:textId="7DB2A13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Hirooka</w:t>
            </w:r>
            <w:proofErr w:type="spellEnd"/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 xml:space="preserve"> 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5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7</w:t>
            </w:r>
          </w:p>
        </w:tc>
        <w:tc>
          <w:tcPr>
            <w:tcW w:w="0" w:type="auto"/>
          </w:tcPr>
          <w:p w14:paraId="5D058E3F" w14:textId="48DEDC6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392EFE8C" w14:textId="28BAEC3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5AE81DC5" w14:textId="26057AD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15, single arm</w:t>
            </w:r>
          </w:p>
        </w:tc>
        <w:tc>
          <w:tcPr>
            <w:tcW w:w="0" w:type="auto"/>
          </w:tcPr>
          <w:p w14:paraId="15CAF166" w14:textId="3B4630B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</w:t>
            </w:r>
          </w:p>
        </w:tc>
        <w:tc>
          <w:tcPr>
            <w:tcW w:w="0" w:type="auto"/>
          </w:tcPr>
          <w:p w14:paraId="259B9FF0" w14:textId="0EC6E50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Zoledronat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-pulsed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dcs</w:t>
            </w:r>
            <w:proofErr w:type="spellEnd"/>
          </w:p>
        </w:tc>
        <w:tc>
          <w:tcPr>
            <w:tcW w:w="0" w:type="auto"/>
          </w:tcPr>
          <w:p w14:paraId="5E537168" w14:textId="7F4DC2A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42329DF7" w14:textId="6531F4A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0 (grade 3 aes-4)</w:t>
            </w:r>
          </w:p>
        </w:tc>
        <w:tc>
          <w:tcPr>
            <w:tcW w:w="0" w:type="auto"/>
          </w:tcPr>
          <w:p w14:paraId="2AE2D7E3" w14:textId="4882D4E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Stable disease 46.7%</w:t>
            </w:r>
          </w:p>
        </w:tc>
        <w:tc>
          <w:tcPr>
            <w:tcW w:w="0" w:type="auto"/>
          </w:tcPr>
          <w:p w14:paraId="5B80DA0F" w14:textId="4CCBBAB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1.5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31EDA16A" w14:textId="77777777" w:rsidTr="0041064F">
        <w:tc>
          <w:tcPr>
            <w:tcW w:w="0" w:type="auto"/>
          </w:tcPr>
          <w:p w14:paraId="4CA664B6" w14:textId="1030013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Levy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7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7</w:t>
            </w:r>
          </w:p>
        </w:tc>
        <w:tc>
          <w:tcPr>
            <w:tcW w:w="0" w:type="auto"/>
          </w:tcPr>
          <w:p w14:paraId="26726592" w14:textId="1CAC06D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</w:tcPr>
          <w:p w14:paraId="0DAF6882" w14:textId="0E8FD1E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1D490E3B" w14:textId="3E747CA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36, single arm</w:t>
            </w:r>
          </w:p>
        </w:tc>
        <w:tc>
          <w:tcPr>
            <w:tcW w:w="0" w:type="auto"/>
          </w:tcPr>
          <w:p w14:paraId="16B3C075" w14:textId="15DF2EE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rospective non-randomized</w:t>
            </w:r>
          </w:p>
        </w:tc>
        <w:tc>
          <w:tcPr>
            <w:tcW w:w="0" w:type="auto"/>
          </w:tcPr>
          <w:p w14:paraId="08EB05E0" w14:textId="2E16D65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Gemcitabine</w:t>
            </w:r>
          </w:p>
        </w:tc>
        <w:tc>
          <w:tcPr>
            <w:tcW w:w="0" w:type="auto"/>
          </w:tcPr>
          <w:p w14:paraId="3B4D0CC9" w14:textId="3D28B41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Chemotherapy</w:t>
            </w:r>
          </w:p>
        </w:tc>
        <w:tc>
          <w:tcPr>
            <w:tcW w:w="0" w:type="auto"/>
          </w:tcPr>
          <w:p w14:paraId="15F04D85" w14:textId="5D90FDC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0</w:t>
            </w:r>
          </w:p>
        </w:tc>
        <w:tc>
          <w:tcPr>
            <w:tcW w:w="0" w:type="auto"/>
          </w:tcPr>
          <w:p w14:paraId="3EDA9A45" w14:textId="1E6513C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artial response 25%, stable disease 57%</w:t>
            </w:r>
          </w:p>
        </w:tc>
        <w:tc>
          <w:tcPr>
            <w:tcW w:w="0" w:type="auto"/>
          </w:tcPr>
          <w:p w14:paraId="635D1052" w14:textId="26B3F07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0.4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4B501797" w14:textId="77777777" w:rsidTr="0041064F">
        <w:tc>
          <w:tcPr>
            <w:tcW w:w="0" w:type="auto"/>
          </w:tcPr>
          <w:p w14:paraId="5B9BA825" w14:textId="601CC9C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echt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1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3</w:t>
            </w:r>
          </w:p>
        </w:tc>
        <w:tc>
          <w:tcPr>
            <w:tcW w:w="0" w:type="auto"/>
          </w:tcPr>
          <w:p w14:paraId="7D8E77D8" w14:textId="4B762BF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 without liver metastasis</w:t>
            </w:r>
          </w:p>
        </w:tc>
        <w:tc>
          <w:tcPr>
            <w:tcW w:w="0" w:type="auto"/>
          </w:tcPr>
          <w:p w14:paraId="5D988297" w14:textId="0F80831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3ED6D510" w14:textId="5030AD5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21, single arm</w:t>
            </w:r>
          </w:p>
        </w:tc>
        <w:tc>
          <w:tcPr>
            <w:tcW w:w="0" w:type="auto"/>
          </w:tcPr>
          <w:p w14:paraId="52B8AA77" w14:textId="7677BD9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</w:t>
            </w:r>
          </w:p>
        </w:tc>
        <w:tc>
          <w:tcPr>
            <w:tcW w:w="0" w:type="auto"/>
          </w:tcPr>
          <w:p w14:paraId="11708767" w14:textId="6AB1773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ONYX-015</w:t>
            </w:r>
          </w:p>
        </w:tc>
        <w:tc>
          <w:tcPr>
            <w:tcW w:w="0" w:type="auto"/>
          </w:tcPr>
          <w:p w14:paraId="25072AAC" w14:textId="3538452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1EFCE16D" w14:textId="4AC131B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8 (four related to the virus and four to the injection technique)</w:t>
            </w:r>
          </w:p>
        </w:tc>
        <w:tc>
          <w:tcPr>
            <w:tcW w:w="0" w:type="auto"/>
          </w:tcPr>
          <w:p w14:paraId="6660DD60" w14:textId="709D502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artial response 10%, stable disease 38%</w:t>
            </w:r>
          </w:p>
        </w:tc>
        <w:tc>
          <w:tcPr>
            <w:tcW w:w="0" w:type="auto"/>
          </w:tcPr>
          <w:p w14:paraId="2D19905B" w14:textId="5E19197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7.5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3D59A1C9" w14:textId="77777777" w:rsidTr="0041064F">
        <w:tc>
          <w:tcPr>
            <w:tcW w:w="0" w:type="auto"/>
          </w:tcPr>
          <w:p w14:paraId="182E6109" w14:textId="03F2217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echt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9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2</w:t>
            </w:r>
          </w:p>
        </w:tc>
        <w:tc>
          <w:tcPr>
            <w:tcW w:w="0" w:type="auto"/>
          </w:tcPr>
          <w:p w14:paraId="464D4CF8" w14:textId="7AFB10D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1E8E9080" w14:textId="0CC2324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5E4A4023" w14:textId="110F480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50, single arm</w:t>
            </w:r>
          </w:p>
        </w:tc>
        <w:tc>
          <w:tcPr>
            <w:tcW w:w="0" w:type="auto"/>
          </w:tcPr>
          <w:p w14:paraId="618B5D0C" w14:textId="124AE88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</w:t>
            </w:r>
          </w:p>
        </w:tc>
        <w:tc>
          <w:tcPr>
            <w:tcW w:w="0" w:type="auto"/>
          </w:tcPr>
          <w:p w14:paraId="3A7D8980" w14:textId="5EC7F89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Tnferad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Biologic</w:t>
            </w:r>
          </w:p>
        </w:tc>
        <w:tc>
          <w:tcPr>
            <w:tcW w:w="0" w:type="auto"/>
          </w:tcPr>
          <w:p w14:paraId="7D10BBCD" w14:textId="38984F0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0601B28B" w14:textId="461CDD1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3</w:t>
            </w:r>
          </w:p>
        </w:tc>
        <w:tc>
          <w:tcPr>
            <w:tcW w:w="0" w:type="auto"/>
          </w:tcPr>
          <w:p w14:paraId="0A2B36C5" w14:textId="5C5BA15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Complete response 2%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>partial response 6%, minor response 8%, stable disease 24%</w:t>
            </w:r>
          </w:p>
        </w:tc>
        <w:tc>
          <w:tcPr>
            <w:tcW w:w="0" w:type="auto"/>
          </w:tcPr>
          <w:p w14:paraId="36E0E6DA" w14:textId="424A41F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>297 d (OS)</w:t>
            </w:r>
          </w:p>
        </w:tc>
      </w:tr>
      <w:tr w:rsidR="0041064F" w:rsidRPr="0041064F" w14:paraId="4D39AABB" w14:textId="77777777" w:rsidTr="0041064F">
        <w:tc>
          <w:tcPr>
            <w:tcW w:w="0" w:type="auto"/>
          </w:tcPr>
          <w:p w14:paraId="775ECA70" w14:textId="35D201D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 xml:space="preserve">Herman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3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,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2013</w:t>
            </w:r>
          </w:p>
        </w:tc>
        <w:tc>
          <w:tcPr>
            <w:tcW w:w="0" w:type="auto"/>
          </w:tcPr>
          <w:p w14:paraId="0A89219A" w14:textId="549C7B4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49DACE9C" w14:textId="1232302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6A352351" w14:textId="2A6E2E7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304, two arms</w:t>
            </w:r>
          </w:p>
        </w:tc>
        <w:tc>
          <w:tcPr>
            <w:tcW w:w="0" w:type="auto"/>
          </w:tcPr>
          <w:p w14:paraId="1398C2CE" w14:textId="5FF8A2E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Randomized phase III</w:t>
            </w:r>
          </w:p>
        </w:tc>
        <w:tc>
          <w:tcPr>
            <w:tcW w:w="0" w:type="auto"/>
          </w:tcPr>
          <w:p w14:paraId="66760D49" w14:textId="608F644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Tnferad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Biologic</w:t>
            </w:r>
          </w:p>
        </w:tc>
        <w:tc>
          <w:tcPr>
            <w:tcW w:w="0" w:type="auto"/>
          </w:tcPr>
          <w:p w14:paraId="59E8890D" w14:textId="7807774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48DEA844" w14:textId="5178879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No difference in grade 3 to 4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aes</w:t>
            </w:r>
            <w:proofErr w:type="spellEnd"/>
          </w:p>
        </w:tc>
        <w:tc>
          <w:tcPr>
            <w:tcW w:w="0" w:type="auto"/>
          </w:tcPr>
          <w:p w14:paraId="20EA0BCD" w14:textId="17F64B6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o difference</w:t>
            </w:r>
          </w:p>
        </w:tc>
        <w:tc>
          <w:tcPr>
            <w:tcW w:w="0" w:type="auto"/>
          </w:tcPr>
          <w:p w14:paraId="4DD37BCF" w14:textId="5EB773F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0.0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 for both arms</w:t>
            </w:r>
          </w:p>
        </w:tc>
      </w:tr>
      <w:tr w:rsidR="0041064F" w:rsidRPr="0041064F" w14:paraId="546B2B4B" w14:textId="77777777" w:rsidTr="0041064F">
        <w:tc>
          <w:tcPr>
            <w:tcW w:w="0" w:type="auto"/>
          </w:tcPr>
          <w:p w14:paraId="7CF8FE10" w14:textId="3EE820B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Hirooka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5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8</w:t>
            </w:r>
          </w:p>
        </w:tc>
        <w:tc>
          <w:tcPr>
            <w:tcW w:w="0" w:type="auto"/>
          </w:tcPr>
          <w:p w14:paraId="7737A7F7" w14:textId="6A3B2A5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2D33AE2F" w14:textId="7AD38DF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32AE19DE" w14:textId="20F91D9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12, single arm</w:t>
            </w:r>
          </w:p>
        </w:tc>
        <w:tc>
          <w:tcPr>
            <w:tcW w:w="0" w:type="auto"/>
          </w:tcPr>
          <w:p w14:paraId="5C23167D" w14:textId="0FF0BE7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4922A622" w14:textId="21C78CD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HF-10</w:t>
            </w:r>
          </w:p>
        </w:tc>
        <w:tc>
          <w:tcPr>
            <w:tcW w:w="0" w:type="auto"/>
          </w:tcPr>
          <w:p w14:paraId="514C2F55" w14:textId="7F72AAA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72C0A691" w14:textId="6D09E2B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DLT-0, Serious aes-2, Grade 3 aes-5 </w:t>
            </w:r>
          </w:p>
        </w:tc>
        <w:tc>
          <w:tcPr>
            <w:tcW w:w="0" w:type="auto"/>
          </w:tcPr>
          <w:p w14:paraId="63C30EF2" w14:textId="2F4B981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Effective response 78%</w:t>
            </w:r>
          </w:p>
        </w:tc>
        <w:tc>
          <w:tcPr>
            <w:tcW w:w="0" w:type="auto"/>
          </w:tcPr>
          <w:p w14:paraId="4D2146EF" w14:textId="02159B5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5.5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11041D39" w14:textId="77777777" w:rsidTr="0041064F">
        <w:tc>
          <w:tcPr>
            <w:tcW w:w="0" w:type="auto"/>
          </w:tcPr>
          <w:p w14:paraId="1084906C" w14:textId="11F455C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ee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6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20</w:t>
            </w:r>
          </w:p>
        </w:tc>
        <w:tc>
          <w:tcPr>
            <w:tcW w:w="0" w:type="auto"/>
          </w:tcPr>
          <w:p w14:paraId="48A53A47" w14:textId="658BADF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05B994BB" w14:textId="3A9D416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South Korea</w:t>
            </w:r>
          </w:p>
        </w:tc>
        <w:tc>
          <w:tcPr>
            <w:tcW w:w="0" w:type="auto"/>
          </w:tcPr>
          <w:p w14:paraId="3B8B82BB" w14:textId="3DE21AF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9, single arm</w:t>
            </w:r>
          </w:p>
        </w:tc>
        <w:tc>
          <w:tcPr>
            <w:tcW w:w="0" w:type="auto"/>
          </w:tcPr>
          <w:p w14:paraId="72230DA2" w14:textId="2631C28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45CEE78D" w14:textId="5DFFDF5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d5-DS</w:t>
            </w:r>
          </w:p>
        </w:tc>
        <w:tc>
          <w:tcPr>
            <w:tcW w:w="0" w:type="auto"/>
          </w:tcPr>
          <w:p w14:paraId="2D95F50C" w14:textId="3C2754C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6CE6AB9E" w14:textId="4BEC707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0</w:t>
            </w:r>
          </w:p>
        </w:tc>
        <w:tc>
          <w:tcPr>
            <w:tcW w:w="0" w:type="auto"/>
          </w:tcPr>
          <w:p w14:paraId="6852B991" w14:textId="48A48AE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Overall response 11%, disease control rate 100%</w:t>
            </w:r>
          </w:p>
        </w:tc>
        <w:tc>
          <w:tcPr>
            <w:tcW w:w="0" w:type="auto"/>
          </w:tcPr>
          <w:p w14:paraId="48A5E28A" w14:textId="6B72C1A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1.4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PFS)</w:t>
            </w:r>
          </w:p>
        </w:tc>
      </w:tr>
      <w:tr w:rsidR="0041064F" w:rsidRPr="0041064F" w14:paraId="74118BA8" w14:textId="77777777" w:rsidTr="0041064F">
        <w:tc>
          <w:tcPr>
            <w:tcW w:w="0" w:type="auto"/>
          </w:tcPr>
          <w:p w14:paraId="13206100" w14:textId="2C7BDA7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 xml:space="preserve">Nishimura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40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8</w:t>
            </w:r>
          </w:p>
        </w:tc>
        <w:tc>
          <w:tcPr>
            <w:tcW w:w="0" w:type="auto"/>
          </w:tcPr>
          <w:p w14:paraId="5C35EEE7" w14:textId="2677F28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</w:tcPr>
          <w:p w14:paraId="1C1AECB6" w14:textId="629EDCF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4FF7BEF5" w14:textId="03908A24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6, single arm</w:t>
            </w:r>
          </w:p>
        </w:tc>
        <w:tc>
          <w:tcPr>
            <w:tcW w:w="0" w:type="auto"/>
          </w:tcPr>
          <w:p w14:paraId="6E65A9B9" w14:textId="5B102B5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rospective non-randomized</w:t>
            </w:r>
          </w:p>
        </w:tc>
        <w:tc>
          <w:tcPr>
            <w:tcW w:w="0" w:type="auto"/>
          </w:tcPr>
          <w:p w14:paraId="4D2D0D8D" w14:textId="165BA584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STNM01</w:t>
            </w:r>
          </w:p>
        </w:tc>
        <w:tc>
          <w:tcPr>
            <w:tcW w:w="0" w:type="auto"/>
          </w:tcPr>
          <w:p w14:paraId="546DB0EA" w14:textId="54E9648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RNA oligonucleotide</w:t>
            </w:r>
          </w:p>
        </w:tc>
        <w:tc>
          <w:tcPr>
            <w:tcW w:w="0" w:type="auto"/>
          </w:tcPr>
          <w:p w14:paraId="0F28E0EB" w14:textId="18C3B73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0</w:t>
            </w:r>
          </w:p>
        </w:tc>
        <w:tc>
          <w:tcPr>
            <w:tcW w:w="0" w:type="auto"/>
          </w:tcPr>
          <w:p w14:paraId="2E495E08" w14:textId="275876B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A</w:t>
            </w:r>
          </w:p>
        </w:tc>
        <w:tc>
          <w:tcPr>
            <w:tcW w:w="0" w:type="auto"/>
          </w:tcPr>
          <w:p w14:paraId="4FA91765" w14:textId="07CF647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5.8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35EF2D03" w14:textId="77777777" w:rsidTr="0041064F">
        <w:tc>
          <w:tcPr>
            <w:tcW w:w="0" w:type="auto"/>
            <w:tcBorders>
              <w:bottom w:val="single" w:sz="4" w:space="0" w:color="auto"/>
            </w:tcBorders>
          </w:tcPr>
          <w:p w14:paraId="29406DC0" w14:textId="3A4DC0C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anna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42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BF1753" w14:textId="53E8ADA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8EE83F2" w14:textId="205B2EC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, Israe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148CEFB" w14:textId="651E178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6, single arm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1393486" w14:textId="4E7884D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AA0BB25" w14:textId="008CB87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BC-81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3383257" w14:textId="318DAC4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NA plasmi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DF005EA" w14:textId="23182EF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1FBD1E" w14:textId="71CD832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Overall response 33.3% and 66.7% in the two dose cohorts respectively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8A7234F" w14:textId="742DDFD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100% and 66.7% (six-month survival) in the two dose cohorts</w:t>
            </w:r>
          </w:p>
        </w:tc>
      </w:tr>
    </w:tbl>
    <w:p w14:paraId="565BEB64" w14:textId="1AB86035" w:rsidR="005768EE" w:rsidRDefault="00DF7C59" w:rsidP="00B13170">
      <w:pPr>
        <w:spacing w:line="360" w:lineRule="auto"/>
        <w:jc w:val="both"/>
        <w:rPr>
          <w:rFonts w:ascii="Book Antiqua" w:hAnsi="Book Antiqua" w:cs="Arial"/>
          <w:bCs/>
          <w:lang w:eastAsia="zh-CN"/>
        </w:rPr>
      </w:pPr>
      <w:r w:rsidRPr="0041064F">
        <w:rPr>
          <w:rFonts w:ascii="Book Antiqua" w:hAnsi="Book Antiqua" w:cs="Arial"/>
          <w:bCs/>
          <w:lang w:eastAsia="zh-CN"/>
        </w:rPr>
        <w:t xml:space="preserve">AEs: </w:t>
      </w:r>
      <w:r w:rsidRPr="0041064F">
        <w:rPr>
          <w:rFonts w:ascii="Book Antiqua" w:eastAsia="Calibri" w:hAnsi="Book Antiqua" w:cs="Arial"/>
          <w:bCs/>
        </w:rPr>
        <w:t>Adverse events</w:t>
      </w:r>
      <w:r w:rsidRPr="0041064F">
        <w:rPr>
          <w:rFonts w:ascii="Book Antiqua" w:hAnsi="Book Antiqua" w:cs="Arial"/>
          <w:bCs/>
          <w:lang w:eastAsia="zh-CN"/>
        </w:rPr>
        <w:t xml:space="preserve">; </w:t>
      </w:r>
      <w:r w:rsidR="00B13170" w:rsidRPr="0041064F">
        <w:rPr>
          <w:rFonts w:ascii="Book Antiqua" w:hAnsi="Book Antiqua" w:cs="Calibri"/>
          <w:spacing w:val="-8"/>
          <w:lang w:val="en-IN"/>
        </w:rPr>
        <w:t>NA</w:t>
      </w:r>
      <w:r w:rsidR="00B13170" w:rsidRPr="0041064F">
        <w:rPr>
          <w:rFonts w:ascii="Book Antiqua" w:hAnsi="Book Antiqua" w:cs="Arial"/>
          <w:bCs/>
          <w:lang w:eastAsia="zh-CN"/>
        </w:rPr>
        <w:t xml:space="preserve">: Not available; </w:t>
      </w:r>
      <w:r w:rsidR="00B432C1" w:rsidRPr="0041064F">
        <w:rPr>
          <w:rFonts w:ascii="Book Antiqua" w:eastAsia="Calibri" w:hAnsi="Book Antiqua" w:cs="Arial"/>
          <w:bCs/>
        </w:rPr>
        <w:t>PDAC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Pr="0041064F">
        <w:rPr>
          <w:rFonts w:ascii="Book Antiqua" w:eastAsia="Calibri" w:hAnsi="Book Antiqua" w:cs="Arial"/>
          <w:bCs/>
        </w:rPr>
        <w:t>Pancr</w:t>
      </w:r>
      <w:r w:rsidR="00B432C1" w:rsidRPr="0041064F">
        <w:rPr>
          <w:rFonts w:ascii="Book Antiqua" w:eastAsia="Calibri" w:hAnsi="Book Antiqua" w:cs="Arial"/>
          <w:bCs/>
        </w:rPr>
        <w:t>eatic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uctal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adenocarcinoma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LAPC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Locally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advanced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pancreatic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cancer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proofErr w:type="spellStart"/>
      <w:r w:rsidR="00B432C1" w:rsidRPr="0041064F">
        <w:rPr>
          <w:rFonts w:ascii="Book Antiqua" w:eastAsia="Calibri" w:hAnsi="Book Antiqua" w:cs="Arial"/>
          <w:bCs/>
        </w:rPr>
        <w:t>iDC</w:t>
      </w:r>
      <w:proofErr w:type="spellEnd"/>
      <w:r w:rsidR="00B432C1" w:rsidRPr="0041064F">
        <w:rPr>
          <w:rFonts w:ascii="Book Antiqua" w:eastAsia="Calibri" w:hAnsi="Book Antiqua" w:cs="Arial"/>
          <w:bCs/>
        </w:rPr>
        <w:t>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Immature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endritic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cell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LT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ose-limiting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toxicity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OS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Overall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survival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PFS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Progression-free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survival</w:t>
      </w:r>
      <w:r w:rsidRPr="0041064F">
        <w:rPr>
          <w:rFonts w:ascii="Book Antiqua" w:hAnsi="Book Antiqua" w:cs="Arial"/>
          <w:bCs/>
          <w:lang w:eastAsia="zh-CN"/>
        </w:rPr>
        <w:t>.</w:t>
      </w:r>
    </w:p>
    <w:p w14:paraId="2E4F97FD" w14:textId="77777777" w:rsidR="005768EE" w:rsidRDefault="005768EE">
      <w:pPr>
        <w:rPr>
          <w:rFonts w:ascii="Book Antiqua" w:hAnsi="Book Antiqua" w:cs="Arial"/>
          <w:bCs/>
          <w:lang w:eastAsia="zh-CN"/>
        </w:rPr>
      </w:pPr>
      <w:r>
        <w:rPr>
          <w:rFonts w:ascii="Book Antiqua" w:hAnsi="Book Antiqua" w:cs="Arial"/>
          <w:bCs/>
          <w:lang w:eastAsia="zh-CN"/>
        </w:rPr>
        <w:br w:type="page"/>
      </w:r>
    </w:p>
    <w:p w14:paraId="71BD3DD6" w14:textId="77777777" w:rsidR="00061661" w:rsidRDefault="00061661" w:rsidP="00061661">
      <w:pPr>
        <w:jc w:val="center"/>
        <w:rPr>
          <w:rFonts w:ascii="Book Antiqua" w:hAnsi="Book Antiqua"/>
        </w:rPr>
      </w:pPr>
    </w:p>
    <w:p w14:paraId="03FA40F1" w14:textId="77777777" w:rsidR="00061661" w:rsidRDefault="00061661" w:rsidP="00061661">
      <w:pPr>
        <w:jc w:val="center"/>
        <w:rPr>
          <w:rFonts w:ascii="Book Antiqua" w:hAnsi="Book Antiqua"/>
        </w:rPr>
      </w:pPr>
    </w:p>
    <w:p w14:paraId="329A1D51" w14:textId="77777777" w:rsidR="00061661" w:rsidRDefault="00061661" w:rsidP="00061661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2143EC02" wp14:editId="45C1CC76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637601" w14:textId="77777777" w:rsidR="00061661" w:rsidRDefault="00061661" w:rsidP="00061661">
      <w:pPr>
        <w:jc w:val="center"/>
        <w:rPr>
          <w:rFonts w:ascii="Book Antiqua" w:hAnsi="Book Antiqua"/>
        </w:rPr>
      </w:pPr>
    </w:p>
    <w:p w14:paraId="4BB2EC70" w14:textId="77777777" w:rsidR="00061661" w:rsidRPr="00763D22" w:rsidRDefault="00061661" w:rsidP="00061661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2A2569FE" w14:textId="77777777" w:rsidR="00061661" w:rsidRPr="00763D22" w:rsidRDefault="00061661" w:rsidP="0006166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785FFEED" w14:textId="77777777" w:rsidR="00061661" w:rsidRPr="00763D22" w:rsidRDefault="00061661" w:rsidP="0006166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15C3B925" w14:textId="77777777" w:rsidR="00061661" w:rsidRPr="00763D22" w:rsidRDefault="00061661" w:rsidP="0006166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10A27B43" w14:textId="77777777" w:rsidR="00061661" w:rsidRPr="00763D22" w:rsidRDefault="00061661" w:rsidP="00061661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445F835E" w14:textId="77777777" w:rsidR="00061661" w:rsidRPr="00763D22" w:rsidRDefault="00061661" w:rsidP="00061661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1F3F98AC" w14:textId="77777777" w:rsidR="00061661" w:rsidRDefault="00061661" w:rsidP="00061661">
      <w:pPr>
        <w:jc w:val="center"/>
        <w:rPr>
          <w:rFonts w:ascii="Book Antiqua" w:hAnsi="Book Antiqua"/>
        </w:rPr>
      </w:pPr>
    </w:p>
    <w:p w14:paraId="3CC17665" w14:textId="77777777" w:rsidR="00061661" w:rsidRDefault="00061661" w:rsidP="00061661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36CDAC80" wp14:editId="0B5F77FB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E7D954" w14:textId="77777777" w:rsidR="00061661" w:rsidRDefault="00061661" w:rsidP="00061661">
      <w:pPr>
        <w:jc w:val="center"/>
        <w:rPr>
          <w:rFonts w:ascii="Book Antiqua" w:hAnsi="Book Antiqua"/>
        </w:rPr>
      </w:pPr>
    </w:p>
    <w:p w14:paraId="2D896726" w14:textId="77777777" w:rsidR="00061661" w:rsidRDefault="00061661" w:rsidP="00061661">
      <w:pPr>
        <w:jc w:val="center"/>
        <w:rPr>
          <w:rFonts w:ascii="Book Antiqua" w:hAnsi="Book Antiqua"/>
        </w:rPr>
      </w:pPr>
    </w:p>
    <w:p w14:paraId="71300179" w14:textId="77777777" w:rsidR="00061661" w:rsidRPr="00763D22" w:rsidRDefault="00061661" w:rsidP="00061661">
      <w:pPr>
        <w:jc w:val="right"/>
        <w:rPr>
          <w:rFonts w:ascii="Book Antiqua" w:hAnsi="Book Antiqua"/>
          <w:color w:val="000000" w:themeColor="text1"/>
        </w:rPr>
      </w:pPr>
    </w:p>
    <w:p w14:paraId="46D955AB" w14:textId="1B533AF6" w:rsidR="00A77B3E" w:rsidRPr="00061661" w:rsidRDefault="00061661" w:rsidP="00061661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eastAsia="BookAntiqua-Bold" w:hAnsi="Book Antiqua" w:cs="BookAntiqua-Bold" w:hint="eastAsia"/>
          <w:b/>
          <w:bCs/>
          <w:color w:val="000000" w:themeColor="text1"/>
        </w:rPr>
        <w:t>2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sectPr w:rsidR="00A77B3E" w:rsidRPr="00061661" w:rsidSect="0041064F"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5CD848" w14:textId="77777777" w:rsidR="008E007F" w:rsidRDefault="008E007F" w:rsidP="00B432C1">
      <w:r>
        <w:separator/>
      </w:r>
    </w:p>
  </w:endnote>
  <w:endnote w:type="continuationSeparator" w:id="0">
    <w:p w14:paraId="64C0A9AC" w14:textId="77777777" w:rsidR="008E007F" w:rsidRDefault="008E007F" w:rsidP="00B432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Segoe Print"/>
    <w:charset w:val="00"/>
    <w:family w:val="auto"/>
    <w:pitch w:val="default"/>
    <w:sig w:usb0="00000000" w:usb1="00000000" w:usb2="00000001" w:usb3="00000000" w:csb0="000001B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Segoe Print"/>
    <w:charset w:val="00"/>
    <w:family w:val="auto"/>
    <w:pitch w:val="default"/>
    <w:sig w:usb0="00000000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7417138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5E1CF2B1" w14:textId="26E3A0A0" w:rsidR="001B196A" w:rsidRDefault="001B196A">
            <w:pPr>
              <w:pStyle w:val="a6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987138">
              <w:rPr>
                <w:b/>
                <w:bCs/>
                <w:noProof/>
              </w:rPr>
              <w:t>1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987138">
              <w:rPr>
                <w:b/>
                <w:bCs/>
                <w:noProof/>
              </w:rPr>
              <w:t>3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2304C47" w14:textId="77777777" w:rsidR="001B196A" w:rsidRDefault="001B196A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6E4303" w14:textId="77777777" w:rsidR="008E007F" w:rsidRDefault="008E007F" w:rsidP="00B432C1">
      <w:r>
        <w:separator/>
      </w:r>
    </w:p>
  </w:footnote>
  <w:footnote w:type="continuationSeparator" w:id="0">
    <w:p w14:paraId="628DB328" w14:textId="77777777" w:rsidR="008E007F" w:rsidRDefault="008E007F" w:rsidP="00B432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A1NjO0NDI3BtIm5ko6SsGpxcWZ+XkgBWa1AIvWPxssAAAA"/>
    <w:docVar w:name="EN.Layout" w:val="&lt;ENLayout&gt;&lt;Style&gt;World J Gastroenter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zeerz9nvpf9oefxf0psfdt5f0vfx2ptrs0&quot;&gt;HLH Covid ref&lt;record-ids&gt;&lt;item&gt;19&lt;/item&gt;&lt;/record-ids&gt;&lt;/item&gt;&lt;/Libraries&gt;"/>
  </w:docVars>
  <w:rsids>
    <w:rsidRoot w:val="00A77B3E"/>
    <w:rsid w:val="00002C3A"/>
    <w:rsid w:val="00032703"/>
    <w:rsid w:val="00061661"/>
    <w:rsid w:val="00071A66"/>
    <w:rsid w:val="00091C1E"/>
    <w:rsid w:val="000A27A4"/>
    <w:rsid w:val="000A302C"/>
    <w:rsid w:val="000B7AC3"/>
    <w:rsid w:val="000E650D"/>
    <w:rsid w:val="00101717"/>
    <w:rsid w:val="00110C6F"/>
    <w:rsid w:val="0014005A"/>
    <w:rsid w:val="0014769C"/>
    <w:rsid w:val="001562C9"/>
    <w:rsid w:val="0017782A"/>
    <w:rsid w:val="001A767C"/>
    <w:rsid w:val="001B099C"/>
    <w:rsid w:val="001B196A"/>
    <w:rsid w:val="001B2ED3"/>
    <w:rsid w:val="001D6B4F"/>
    <w:rsid w:val="001E6455"/>
    <w:rsid w:val="001F287B"/>
    <w:rsid w:val="001F4C61"/>
    <w:rsid w:val="001F591C"/>
    <w:rsid w:val="002142D4"/>
    <w:rsid w:val="0022678A"/>
    <w:rsid w:val="00233128"/>
    <w:rsid w:val="002449E7"/>
    <w:rsid w:val="00253BF7"/>
    <w:rsid w:val="00292413"/>
    <w:rsid w:val="002C37E3"/>
    <w:rsid w:val="002C4296"/>
    <w:rsid w:val="002C7D14"/>
    <w:rsid w:val="003132BA"/>
    <w:rsid w:val="00336E5E"/>
    <w:rsid w:val="00343076"/>
    <w:rsid w:val="00360BBB"/>
    <w:rsid w:val="00383813"/>
    <w:rsid w:val="003C4F34"/>
    <w:rsid w:val="003E38B3"/>
    <w:rsid w:val="0041064F"/>
    <w:rsid w:val="004121DA"/>
    <w:rsid w:val="0043702B"/>
    <w:rsid w:val="00540207"/>
    <w:rsid w:val="00545F17"/>
    <w:rsid w:val="005768EE"/>
    <w:rsid w:val="00580DC3"/>
    <w:rsid w:val="00582157"/>
    <w:rsid w:val="005B1C94"/>
    <w:rsid w:val="005B4059"/>
    <w:rsid w:val="005B6CED"/>
    <w:rsid w:val="005F6F9B"/>
    <w:rsid w:val="00627CB4"/>
    <w:rsid w:val="00633E39"/>
    <w:rsid w:val="0065565A"/>
    <w:rsid w:val="00680DA8"/>
    <w:rsid w:val="006E388D"/>
    <w:rsid w:val="007235C4"/>
    <w:rsid w:val="0074208C"/>
    <w:rsid w:val="00757E2F"/>
    <w:rsid w:val="0077306D"/>
    <w:rsid w:val="00777852"/>
    <w:rsid w:val="007860E4"/>
    <w:rsid w:val="007C45DB"/>
    <w:rsid w:val="007D14CD"/>
    <w:rsid w:val="007E1EB4"/>
    <w:rsid w:val="00833E05"/>
    <w:rsid w:val="008553DB"/>
    <w:rsid w:val="008572F9"/>
    <w:rsid w:val="008651C2"/>
    <w:rsid w:val="00882278"/>
    <w:rsid w:val="00894B1A"/>
    <w:rsid w:val="008A065C"/>
    <w:rsid w:val="008A5FE8"/>
    <w:rsid w:val="008B325E"/>
    <w:rsid w:val="008E007F"/>
    <w:rsid w:val="008E3E21"/>
    <w:rsid w:val="008E55AE"/>
    <w:rsid w:val="00901BC2"/>
    <w:rsid w:val="00903677"/>
    <w:rsid w:val="00976B27"/>
    <w:rsid w:val="00987138"/>
    <w:rsid w:val="00990C3F"/>
    <w:rsid w:val="009A32F0"/>
    <w:rsid w:val="009C35EF"/>
    <w:rsid w:val="009D6337"/>
    <w:rsid w:val="009D68EE"/>
    <w:rsid w:val="009E630D"/>
    <w:rsid w:val="00A07715"/>
    <w:rsid w:val="00A1277E"/>
    <w:rsid w:val="00A21762"/>
    <w:rsid w:val="00A57064"/>
    <w:rsid w:val="00A7778E"/>
    <w:rsid w:val="00A779B2"/>
    <w:rsid w:val="00A77B3E"/>
    <w:rsid w:val="00A812EF"/>
    <w:rsid w:val="00AA40BB"/>
    <w:rsid w:val="00AB78C1"/>
    <w:rsid w:val="00AE0AE2"/>
    <w:rsid w:val="00AF284A"/>
    <w:rsid w:val="00B117E2"/>
    <w:rsid w:val="00B13170"/>
    <w:rsid w:val="00B432C1"/>
    <w:rsid w:val="00B47529"/>
    <w:rsid w:val="00B743B2"/>
    <w:rsid w:val="00B7542C"/>
    <w:rsid w:val="00B97C46"/>
    <w:rsid w:val="00BB3E14"/>
    <w:rsid w:val="00BC48C8"/>
    <w:rsid w:val="00C46719"/>
    <w:rsid w:val="00C74410"/>
    <w:rsid w:val="00C907C4"/>
    <w:rsid w:val="00CA0063"/>
    <w:rsid w:val="00CA2A55"/>
    <w:rsid w:val="00CD1874"/>
    <w:rsid w:val="00CD66BE"/>
    <w:rsid w:val="00CD7DF5"/>
    <w:rsid w:val="00D45D0A"/>
    <w:rsid w:val="00D63FC7"/>
    <w:rsid w:val="00D744ED"/>
    <w:rsid w:val="00DA6DA7"/>
    <w:rsid w:val="00DB532C"/>
    <w:rsid w:val="00DC4C71"/>
    <w:rsid w:val="00DD1972"/>
    <w:rsid w:val="00DD6BEA"/>
    <w:rsid w:val="00DF7C59"/>
    <w:rsid w:val="00E047E9"/>
    <w:rsid w:val="00E06F26"/>
    <w:rsid w:val="00E34702"/>
    <w:rsid w:val="00E51C05"/>
    <w:rsid w:val="00E71785"/>
    <w:rsid w:val="00EA5A73"/>
    <w:rsid w:val="00EB0F51"/>
    <w:rsid w:val="00EB2872"/>
    <w:rsid w:val="00EB3A36"/>
    <w:rsid w:val="00ED44A4"/>
    <w:rsid w:val="00EF5B3C"/>
    <w:rsid w:val="00F00788"/>
    <w:rsid w:val="00F126C1"/>
    <w:rsid w:val="00F13B32"/>
    <w:rsid w:val="00F145F0"/>
    <w:rsid w:val="00F3764B"/>
    <w:rsid w:val="00F41B66"/>
    <w:rsid w:val="00F46A2C"/>
    <w:rsid w:val="00F471AD"/>
    <w:rsid w:val="00F56869"/>
    <w:rsid w:val="00F76120"/>
    <w:rsid w:val="00F937B2"/>
    <w:rsid w:val="00FC62DB"/>
    <w:rsid w:val="00FD63ED"/>
    <w:rsid w:val="00FE4C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9D473C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uiPriority="5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soCommentReference0">
    <w:name w:val="MsoCommentReference"/>
    <w:basedOn w:val="a0"/>
  </w:style>
  <w:style w:type="paragraph" w:customStyle="1" w:styleId="EndNoteBibliographyTitle">
    <w:name w:val="EndNote Bibliography Title"/>
    <w:basedOn w:val="a"/>
    <w:link w:val="EndNoteBibliographyTitleChar"/>
    <w:rsid w:val="005F6F9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F6F9B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5F6F9B"/>
    <w:pPr>
      <w:jc w:val="both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5F6F9B"/>
    <w:rPr>
      <w:noProof/>
      <w:sz w:val="24"/>
      <w:szCs w:val="24"/>
    </w:rPr>
  </w:style>
  <w:style w:type="table" w:customStyle="1" w:styleId="LightShading1">
    <w:name w:val="Light Shading1"/>
    <w:basedOn w:val="a1"/>
    <w:next w:val="a3"/>
    <w:uiPriority w:val="60"/>
    <w:semiHidden/>
    <w:unhideWhenUsed/>
    <w:rsid w:val="007235C4"/>
    <w:rPr>
      <w:rFonts w:ascii="Calibri" w:eastAsia="Calibri" w:hAnsi="Calibri" w:cs="Arial"/>
      <w:color w:val="000000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a3">
    <w:name w:val="Light Shading"/>
    <w:basedOn w:val="a1"/>
    <w:uiPriority w:val="60"/>
    <w:semiHidden/>
    <w:unhideWhenUsed/>
    <w:rsid w:val="007235C4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4">
    <w:name w:val="Table Grid"/>
    <w:basedOn w:val="a1"/>
    <w:uiPriority w:val="59"/>
    <w:rsid w:val="00FC62DB"/>
    <w:rPr>
      <w:rFonts w:ascii="Calibri" w:eastAsia="Calibri" w:hAnsi="Calibri" w:cs="Arial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header"/>
    <w:basedOn w:val="a"/>
    <w:link w:val="Char"/>
    <w:unhideWhenUsed/>
    <w:rsid w:val="00B432C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rsid w:val="00B432C1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B432C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B432C1"/>
    <w:rPr>
      <w:sz w:val="18"/>
      <w:szCs w:val="18"/>
    </w:rPr>
  </w:style>
  <w:style w:type="character" w:styleId="a7">
    <w:name w:val="annotation reference"/>
    <w:basedOn w:val="a0"/>
    <w:semiHidden/>
    <w:unhideWhenUsed/>
    <w:rsid w:val="001B2ED3"/>
    <w:rPr>
      <w:sz w:val="21"/>
      <w:szCs w:val="21"/>
    </w:rPr>
  </w:style>
  <w:style w:type="paragraph" w:styleId="a8">
    <w:name w:val="annotation text"/>
    <w:basedOn w:val="a"/>
    <w:link w:val="Char1"/>
    <w:semiHidden/>
    <w:unhideWhenUsed/>
    <w:rsid w:val="001B2ED3"/>
  </w:style>
  <w:style w:type="character" w:customStyle="1" w:styleId="Char1">
    <w:name w:val="批注文字 Char"/>
    <w:basedOn w:val="a0"/>
    <w:link w:val="a8"/>
    <w:semiHidden/>
    <w:rsid w:val="001B2ED3"/>
    <w:rPr>
      <w:sz w:val="24"/>
      <w:szCs w:val="24"/>
    </w:rPr>
  </w:style>
  <w:style w:type="paragraph" w:styleId="a9">
    <w:name w:val="annotation subject"/>
    <w:basedOn w:val="a8"/>
    <w:next w:val="a8"/>
    <w:link w:val="Char2"/>
    <w:semiHidden/>
    <w:unhideWhenUsed/>
    <w:rsid w:val="001B2ED3"/>
    <w:rPr>
      <w:b/>
      <w:bCs/>
    </w:rPr>
  </w:style>
  <w:style w:type="character" w:customStyle="1" w:styleId="Char2">
    <w:name w:val="批注主题 Char"/>
    <w:basedOn w:val="Char1"/>
    <w:link w:val="a9"/>
    <w:semiHidden/>
    <w:rsid w:val="001B2ED3"/>
    <w:rPr>
      <w:b/>
      <w:bCs/>
      <w:sz w:val="24"/>
      <w:szCs w:val="24"/>
    </w:rPr>
  </w:style>
  <w:style w:type="paragraph" w:styleId="aa">
    <w:name w:val="Balloon Text"/>
    <w:basedOn w:val="a"/>
    <w:link w:val="Char3"/>
    <w:rsid w:val="001B2ED3"/>
    <w:rPr>
      <w:sz w:val="18"/>
      <w:szCs w:val="18"/>
    </w:rPr>
  </w:style>
  <w:style w:type="character" w:customStyle="1" w:styleId="Char3">
    <w:name w:val="批注框文本 Char"/>
    <w:basedOn w:val="a0"/>
    <w:link w:val="aa"/>
    <w:rsid w:val="001B2ED3"/>
    <w:rPr>
      <w:sz w:val="18"/>
      <w:szCs w:val="18"/>
    </w:rPr>
  </w:style>
  <w:style w:type="paragraph" w:styleId="ab">
    <w:name w:val="Revision"/>
    <w:hidden/>
    <w:uiPriority w:val="99"/>
    <w:semiHidden/>
    <w:rsid w:val="00DB532C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uiPriority="5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soCommentReference0">
    <w:name w:val="MsoCommentReference"/>
    <w:basedOn w:val="a0"/>
  </w:style>
  <w:style w:type="paragraph" w:customStyle="1" w:styleId="EndNoteBibliographyTitle">
    <w:name w:val="EndNote Bibliography Title"/>
    <w:basedOn w:val="a"/>
    <w:link w:val="EndNoteBibliographyTitleChar"/>
    <w:rsid w:val="005F6F9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F6F9B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5F6F9B"/>
    <w:pPr>
      <w:jc w:val="both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5F6F9B"/>
    <w:rPr>
      <w:noProof/>
      <w:sz w:val="24"/>
      <w:szCs w:val="24"/>
    </w:rPr>
  </w:style>
  <w:style w:type="table" w:customStyle="1" w:styleId="LightShading1">
    <w:name w:val="Light Shading1"/>
    <w:basedOn w:val="a1"/>
    <w:next w:val="a3"/>
    <w:uiPriority w:val="60"/>
    <w:semiHidden/>
    <w:unhideWhenUsed/>
    <w:rsid w:val="007235C4"/>
    <w:rPr>
      <w:rFonts w:ascii="Calibri" w:eastAsia="Calibri" w:hAnsi="Calibri" w:cs="Arial"/>
      <w:color w:val="000000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a3">
    <w:name w:val="Light Shading"/>
    <w:basedOn w:val="a1"/>
    <w:uiPriority w:val="60"/>
    <w:semiHidden/>
    <w:unhideWhenUsed/>
    <w:rsid w:val="007235C4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4">
    <w:name w:val="Table Grid"/>
    <w:basedOn w:val="a1"/>
    <w:uiPriority w:val="59"/>
    <w:rsid w:val="00FC62DB"/>
    <w:rPr>
      <w:rFonts w:ascii="Calibri" w:eastAsia="Calibri" w:hAnsi="Calibri" w:cs="Arial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header"/>
    <w:basedOn w:val="a"/>
    <w:link w:val="Char"/>
    <w:unhideWhenUsed/>
    <w:rsid w:val="00B432C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rsid w:val="00B432C1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B432C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B432C1"/>
    <w:rPr>
      <w:sz w:val="18"/>
      <w:szCs w:val="18"/>
    </w:rPr>
  </w:style>
  <w:style w:type="character" w:styleId="a7">
    <w:name w:val="annotation reference"/>
    <w:basedOn w:val="a0"/>
    <w:semiHidden/>
    <w:unhideWhenUsed/>
    <w:rsid w:val="001B2ED3"/>
    <w:rPr>
      <w:sz w:val="21"/>
      <w:szCs w:val="21"/>
    </w:rPr>
  </w:style>
  <w:style w:type="paragraph" w:styleId="a8">
    <w:name w:val="annotation text"/>
    <w:basedOn w:val="a"/>
    <w:link w:val="Char1"/>
    <w:semiHidden/>
    <w:unhideWhenUsed/>
    <w:rsid w:val="001B2ED3"/>
  </w:style>
  <w:style w:type="character" w:customStyle="1" w:styleId="Char1">
    <w:name w:val="批注文字 Char"/>
    <w:basedOn w:val="a0"/>
    <w:link w:val="a8"/>
    <w:semiHidden/>
    <w:rsid w:val="001B2ED3"/>
    <w:rPr>
      <w:sz w:val="24"/>
      <w:szCs w:val="24"/>
    </w:rPr>
  </w:style>
  <w:style w:type="paragraph" w:styleId="a9">
    <w:name w:val="annotation subject"/>
    <w:basedOn w:val="a8"/>
    <w:next w:val="a8"/>
    <w:link w:val="Char2"/>
    <w:semiHidden/>
    <w:unhideWhenUsed/>
    <w:rsid w:val="001B2ED3"/>
    <w:rPr>
      <w:b/>
      <w:bCs/>
    </w:rPr>
  </w:style>
  <w:style w:type="character" w:customStyle="1" w:styleId="Char2">
    <w:name w:val="批注主题 Char"/>
    <w:basedOn w:val="Char1"/>
    <w:link w:val="a9"/>
    <w:semiHidden/>
    <w:rsid w:val="001B2ED3"/>
    <w:rPr>
      <w:b/>
      <w:bCs/>
      <w:sz w:val="24"/>
      <w:szCs w:val="24"/>
    </w:rPr>
  </w:style>
  <w:style w:type="paragraph" w:styleId="aa">
    <w:name w:val="Balloon Text"/>
    <w:basedOn w:val="a"/>
    <w:link w:val="Char3"/>
    <w:rsid w:val="001B2ED3"/>
    <w:rPr>
      <w:sz w:val="18"/>
      <w:szCs w:val="18"/>
    </w:rPr>
  </w:style>
  <w:style w:type="character" w:customStyle="1" w:styleId="Char3">
    <w:name w:val="批注框文本 Char"/>
    <w:basedOn w:val="a0"/>
    <w:link w:val="aa"/>
    <w:rsid w:val="001B2ED3"/>
    <w:rPr>
      <w:sz w:val="18"/>
      <w:szCs w:val="18"/>
    </w:rPr>
  </w:style>
  <w:style w:type="paragraph" w:styleId="ab">
    <w:name w:val="Revision"/>
    <w:hidden/>
    <w:uiPriority w:val="99"/>
    <w:semiHidden/>
    <w:rsid w:val="00DB532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989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7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3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6EBB62B7E13948B9200AC2957E6E41" ma:contentTypeVersion="7" ma:contentTypeDescription="Create a new document." ma:contentTypeScope="" ma:versionID="11b1df3337293b70c5de2a276012f1e1">
  <xsd:schema xmlns:xsd="http://www.w3.org/2001/XMLSchema" xmlns:xs="http://www.w3.org/2001/XMLSchema" xmlns:p="http://schemas.microsoft.com/office/2006/metadata/properties" xmlns:ns3="b0be0fc5-f832-471a-b6ef-0a97558aa146" xmlns:ns4="b54083fd-339e-4eb3-b368-570e1ab5a772" targetNamespace="http://schemas.microsoft.com/office/2006/metadata/properties" ma:root="true" ma:fieldsID="bb62513b7f14be165bcd409948f1c964" ns3:_="" ns4:_="">
    <xsd:import namespace="b0be0fc5-f832-471a-b6ef-0a97558aa146"/>
    <xsd:import namespace="b54083fd-339e-4eb3-b368-570e1ab5a77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0be0fc5-f832-471a-b6ef-0a97558aa14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4083fd-339e-4eb3-b368-570e1ab5a772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EAEA0C-ED0F-4532-A336-5B4571655E0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0be0fc5-f832-471a-b6ef-0a97558aa146"/>
    <ds:schemaRef ds:uri="b54083fd-339e-4eb3-b368-570e1ab5a77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2068495-96C3-4034-939D-1123F1F8C65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8B47A9D-A249-4B93-AF11-A40E063EC0C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A9ACC0F-7B54-414E-8FD1-BA35E29B00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9399</Words>
  <Characters>53577</Characters>
  <Application>Microsoft Office Word</Application>
  <DocSecurity>0</DocSecurity>
  <Lines>446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aur, Jyotroop</dc:creator>
  <cp:lastModifiedBy>HP</cp:lastModifiedBy>
  <cp:revision>10</cp:revision>
  <dcterms:created xsi:type="dcterms:W3CDTF">2022-04-25T16:18:00Z</dcterms:created>
  <dcterms:modified xsi:type="dcterms:W3CDTF">2022-06-01T0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66EBB62B7E13948B9200AC2957E6E41</vt:lpwstr>
  </property>
</Properties>
</file>